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85A1FE" w14:textId="71B79BC2" w:rsidR="00FF4150" w:rsidRPr="00CC2E4F" w:rsidRDefault="00FF4150" w:rsidP="00D75ED5">
      <w:pPr>
        <w:pStyle w:val="BodyText3"/>
        <w:spacing w:line="360" w:lineRule="auto"/>
        <w:rPr>
          <w:rFonts w:ascii="Arial" w:hAnsi="Arial" w:cs="Arial"/>
          <w:b/>
          <w:sz w:val="20"/>
        </w:rPr>
      </w:pPr>
      <w:r w:rsidRPr="00CC2E4F">
        <w:rPr>
          <w:rFonts w:ascii="Arial" w:hAnsi="Arial" w:cs="Arial"/>
          <w:b/>
          <w:sz w:val="20"/>
        </w:rPr>
        <w:t>CENTRO DE INVESTIGACIÓN CIENTÍFICA Y DE EDUCACIÓN SUPERIOR</w:t>
      </w:r>
      <w:r w:rsidR="00D75ED5" w:rsidRPr="00CC2E4F">
        <w:rPr>
          <w:rFonts w:ascii="Arial" w:hAnsi="Arial" w:cs="Arial"/>
          <w:b/>
          <w:sz w:val="20"/>
        </w:rPr>
        <w:t xml:space="preserve"> </w:t>
      </w:r>
      <w:r w:rsidRPr="00CC2E4F">
        <w:rPr>
          <w:rFonts w:ascii="Arial" w:hAnsi="Arial" w:cs="Arial"/>
          <w:b/>
          <w:sz w:val="20"/>
        </w:rPr>
        <w:t>DE ENSENADA</w:t>
      </w:r>
    </w:p>
    <w:p w14:paraId="2BA43750" w14:textId="77777777" w:rsidR="00FF4150" w:rsidRPr="00DD269B" w:rsidRDefault="00FF4150" w:rsidP="00FF4150">
      <w:pPr>
        <w:pStyle w:val="BodyText3"/>
        <w:spacing w:line="360" w:lineRule="auto"/>
        <w:jc w:val="center"/>
        <w:rPr>
          <w:rFonts w:ascii="Arial" w:hAnsi="Arial" w:cs="Arial"/>
          <w:sz w:val="22"/>
          <w:szCs w:val="22"/>
        </w:rPr>
      </w:pPr>
    </w:p>
    <w:p w14:paraId="55EAB338" w14:textId="77777777" w:rsidR="00FF4150" w:rsidRPr="00DD269B" w:rsidRDefault="00B606DB" w:rsidP="00FF4150">
      <w:pPr>
        <w:pStyle w:val="BodyText3"/>
        <w:spacing w:line="360" w:lineRule="auto"/>
        <w:jc w:val="center"/>
        <w:rPr>
          <w:rFonts w:ascii="Arial" w:hAnsi="Arial" w:cs="Arial"/>
          <w:sz w:val="22"/>
          <w:szCs w:val="22"/>
        </w:rPr>
      </w:pPr>
      <w:r w:rsidRPr="00DD269B">
        <w:rPr>
          <w:rFonts w:ascii="Arial" w:hAnsi="Arial" w:cs="Arial"/>
          <w:noProof/>
          <w:sz w:val="22"/>
          <w:szCs w:val="22"/>
          <w:lang w:val="en-US"/>
        </w:rPr>
        <w:drawing>
          <wp:inline distT="0" distB="0" distL="0" distR="0" wp14:anchorId="4180DAD0" wp14:editId="07573801">
            <wp:extent cx="3240000" cy="166865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icese logo.jpg"/>
                    <pic:cNvPicPr/>
                  </pic:nvPicPr>
                  <pic:blipFill rotWithShape="1">
                    <a:blip r:embed="rId8">
                      <a:extLst>
                        <a:ext uri="{28A0092B-C50C-407E-A947-70E740481C1C}">
                          <a14:useLocalDpi xmlns:a14="http://schemas.microsoft.com/office/drawing/2010/main" val="0"/>
                        </a:ext>
                      </a:extLst>
                    </a:blip>
                    <a:srcRect r="3838"/>
                    <a:stretch/>
                  </pic:blipFill>
                  <pic:spPr bwMode="auto">
                    <a:xfrm>
                      <a:off x="0" y="0"/>
                      <a:ext cx="3240244" cy="1668780"/>
                    </a:xfrm>
                    <a:prstGeom prst="rect">
                      <a:avLst/>
                    </a:prstGeom>
                    <a:ln>
                      <a:noFill/>
                    </a:ln>
                    <a:extLst>
                      <a:ext uri="{53640926-AAD7-44D8-BBD7-CCE9431645EC}">
                        <a14:shadowObscured xmlns:a14="http://schemas.microsoft.com/office/drawing/2010/main"/>
                      </a:ext>
                    </a:extLst>
                  </pic:spPr>
                </pic:pic>
              </a:graphicData>
            </a:graphic>
          </wp:inline>
        </w:drawing>
      </w:r>
    </w:p>
    <w:p w14:paraId="27EA418D" w14:textId="77777777" w:rsidR="00FF4150" w:rsidRPr="00DD269B" w:rsidRDefault="00C33A33" w:rsidP="00FF4150">
      <w:pPr>
        <w:pStyle w:val="BodyText3"/>
        <w:spacing w:line="360" w:lineRule="auto"/>
        <w:jc w:val="center"/>
        <w:rPr>
          <w:rFonts w:ascii="Arial" w:hAnsi="Arial" w:cs="Arial"/>
          <w:sz w:val="22"/>
          <w:szCs w:val="22"/>
        </w:rPr>
      </w:pPr>
      <w:r w:rsidRPr="00DD269B">
        <w:rPr>
          <w:noProof/>
          <w:sz w:val="22"/>
          <w:szCs w:val="22"/>
          <w:lang w:val="en-US"/>
        </w:rPr>
        <mc:AlternateContent>
          <mc:Choice Requires="wps">
            <w:drawing>
              <wp:anchor distT="4294967295" distB="4294967295" distL="114300" distR="114300" simplePos="0" relativeHeight="251553792" behindDoc="0" locked="0" layoutInCell="1" allowOverlap="1" wp14:anchorId="380C3B0E" wp14:editId="484266DF">
                <wp:simplePos x="0" y="0"/>
                <wp:positionH relativeFrom="column">
                  <wp:posOffset>219075</wp:posOffset>
                </wp:positionH>
                <wp:positionV relativeFrom="paragraph">
                  <wp:posOffset>134620</wp:posOffset>
                </wp:positionV>
                <wp:extent cx="5257800" cy="0"/>
                <wp:effectExtent l="0" t="0" r="19050" b="19050"/>
                <wp:wrapNone/>
                <wp:docPr id="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w:pict>
              <v:line w14:anchorId="22D139B8" id="Straight Connector 3" o:spid="_x0000_s1026" style="position:absolute;z-index:251553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25pt,10.6pt" to="431.2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"/>
            </w:pict>
          </mc:Fallback>
        </mc:AlternateContent>
      </w:r>
    </w:p>
    <w:p w14:paraId="60E1840E" w14:textId="77777777" w:rsidR="00FF4150" w:rsidRPr="00DD269B" w:rsidRDefault="00FF4150" w:rsidP="00FF4150">
      <w:pPr>
        <w:pStyle w:val="BodyText3"/>
        <w:spacing w:line="360" w:lineRule="auto"/>
        <w:jc w:val="center"/>
        <w:rPr>
          <w:rFonts w:ascii="Arial" w:hAnsi="Arial" w:cs="Arial"/>
          <w:sz w:val="22"/>
          <w:szCs w:val="22"/>
          <w:lang w:val="es-ES"/>
        </w:rPr>
      </w:pPr>
      <w:r w:rsidRPr="00DD269B">
        <w:rPr>
          <w:rFonts w:ascii="Arial" w:hAnsi="Arial" w:cs="Arial"/>
          <w:sz w:val="22"/>
          <w:szCs w:val="22"/>
          <w:lang w:val="es-ES"/>
        </w:rPr>
        <w:t>Programa de Posgrado en Ciencias</w:t>
      </w:r>
    </w:p>
    <w:p w14:paraId="4693F204" w14:textId="77777777" w:rsidR="00FF4150" w:rsidRPr="00DD269B" w:rsidRDefault="00C33A33" w:rsidP="00FF4150">
      <w:pPr>
        <w:pStyle w:val="BodyText3"/>
        <w:spacing w:line="360" w:lineRule="auto"/>
        <w:jc w:val="center"/>
        <w:rPr>
          <w:rFonts w:ascii="Arial" w:hAnsi="Arial" w:cs="Arial"/>
          <w:sz w:val="22"/>
          <w:szCs w:val="22"/>
          <w:lang w:val="es-ES"/>
        </w:rPr>
      </w:pPr>
      <w:r w:rsidRPr="00DD269B">
        <w:rPr>
          <w:rFonts w:ascii="Arial" w:hAnsi="Arial" w:cs="Arial"/>
          <w:sz w:val="22"/>
          <w:szCs w:val="22"/>
          <w:lang w:val="es-ES"/>
        </w:rPr>
        <w:t>en</w:t>
      </w:r>
      <w:r w:rsidR="00FF4150" w:rsidRPr="00DD269B">
        <w:rPr>
          <w:rFonts w:ascii="Arial" w:hAnsi="Arial" w:cs="Arial"/>
          <w:sz w:val="22"/>
          <w:szCs w:val="22"/>
          <w:lang w:val="es-ES"/>
        </w:rPr>
        <w:t xml:space="preserve"> </w:t>
      </w:r>
      <w:r w:rsidRPr="00DD269B">
        <w:rPr>
          <w:rFonts w:ascii="Arial" w:hAnsi="Arial" w:cs="Arial"/>
          <w:sz w:val="22"/>
          <w:szCs w:val="22"/>
          <w:lang w:val="es-ES"/>
        </w:rPr>
        <w:t>Ciencias C</w:t>
      </w:r>
      <w:r w:rsidR="00FF4150" w:rsidRPr="00DD269B">
        <w:rPr>
          <w:rFonts w:ascii="Arial" w:hAnsi="Arial" w:cs="Arial"/>
          <w:sz w:val="22"/>
          <w:szCs w:val="22"/>
          <w:lang w:val="es-ES"/>
        </w:rPr>
        <w:t>omputacionales</w:t>
      </w:r>
    </w:p>
    <w:p w14:paraId="34B850A1" w14:textId="77777777" w:rsidR="00FF4150" w:rsidRPr="00DD269B" w:rsidRDefault="0034718D" w:rsidP="00FF4150">
      <w:pPr>
        <w:pStyle w:val="BodyText3"/>
        <w:spacing w:line="360" w:lineRule="auto"/>
        <w:jc w:val="center"/>
        <w:rPr>
          <w:rFonts w:ascii="Arial" w:hAnsi="Arial" w:cs="Arial"/>
          <w:b/>
          <w:sz w:val="22"/>
          <w:szCs w:val="22"/>
          <w:lang w:val="es-ES"/>
        </w:rPr>
      </w:pPr>
      <w:r w:rsidRPr="00DD269B">
        <w:rPr>
          <w:noProof/>
          <w:sz w:val="22"/>
          <w:szCs w:val="22"/>
          <w:lang w:val="en-US"/>
        </w:rPr>
        <mc:AlternateContent>
          <mc:Choice Requires="wps">
            <w:drawing>
              <wp:anchor distT="4294967295" distB="4294967295" distL="114300" distR="114300" simplePos="0" relativeHeight="251554816" behindDoc="0" locked="0" layoutInCell="1" allowOverlap="1" wp14:anchorId="36714A3C" wp14:editId="3339B5BE">
                <wp:simplePos x="0" y="0"/>
                <wp:positionH relativeFrom="column">
                  <wp:posOffset>228600</wp:posOffset>
                </wp:positionH>
                <wp:positionV relativeFrom="paragraph">
                  <wp:posOffset>24764</wp:posOffset>
                </wp:positionV>
                <wp:extent cx="5257800" cy="0"/>
                <wp:effectExtent l="0" t="0" r="19050" b="1905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w:pict>
              <v:line w14:anchorId="7264C220" id="Straight Connector 2" o:spid="_x0000_s1026" style="position:absolute;z-index:251554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pt,1.95pt" to="6in,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"/>
            </w:pict>
          </mc:Fallback>
        </mc:AlternateContent>
      </w:r>
    </w:p>
    <w:p w14:paraId="1CEF443E" w14:textId="77777777" w:rsidR="00FF4150" w:rsidRPr="00DD269B" w:rsidRDefault="00FF4150" w:rsidP="00570715">
      <w:pPr>
        <w:pStyle w:val="BodyText3"/>
        <w:spacing w:line="360" w:lineRule="auto"/>
        <w:rPr>
          <w:rFonts w:ascii="Arial" w:hAnsi="Arial" w:cs="Arial"/>
          <w:b/>
          <w:sz w:val="22"/>
          <w:szCs w:val="22"/>
          <w:lang w:val="es-ES"/>
        </w:rPr>
      </w:pPr>
    </w:p>
    <w:p w14:paraId="175CBD71" w14:textId="77777777" w:rsidR="00106A7F" w:rsidRDefault="00106A7F" w:rsidP="00106A7F">
      <w:pPr>
        <w:pStyle w:val="BodyText3"/>
        <w:spacing w:line="360" w:lineRule="auto"/>
        <w:jc w:val="center"/>
        <w:rPr>
          <w:rFonts w:ascii="Arial" w:hAnsi="Arial" w:cs="Arial"/>
          <w:sz w:val="22"/>
          <w:szCs w:val="22"/>
        </w:rPr>
      </w:pPr>
      <w:r>
        <w:rPr>
          <w:rFonts w:ascii="Arial" w:hAnsi="Arial" w:cs="Arial"/>
          <w:sz w:val="22"/>
          <w:szCs w:val="22"/>
          <w:lang w:val="es-ES"/>
        </w:rPr>
        <w:t xml:space="preserve">Proyecto final del curso </w:t>
      </w:r>
      <w:r>
        <w:rPr>
          <w:rFonts w:ascii="Arial" w:hAnsi="Arial" w:cs="Arial"/>
          <w:sz w:val="22"/>
          <w:szCs w:val="22"/>
        </w:rPr>
        <w:t>“Cómputo móvil y ubicuo”</w:t>
      </w:r>
    </w:p>
    <w:p w14:paraId="18E53A78" w14:textId="7A8BE485" w:rsidR="00096377" w:rsidRDefault="00096377" w:rsidP="00106A7F">
      <w:pPr>
        <w:autoSpaceDE w:val="0"/>
        <w:autoSpaceDN w:val="0"/>
        <w:adjustRightInd w:val="0"/>
        <w:jc w:val="left"/>
        <w:rPr>
          <w:rFonts w:cs="Arial"/>
          <w:b/>
          <w:color w:val="000000"/>
          <w:shd w:val="clear" w:color="auto" w:fill="FFFFFF"/>
          <w:lang w:val="es-MX"/>
        </w:rPr>
      </w:pPr>
    </w:p>
    <w:p w14:paraId="5BDC6201" w14:textId="77777777" w:rsidR="00106A7F" w:rsidRPr="00106A7F" w:rsidRDefault="00106A7F" w:rsidP="00106A7F">
      <w:pPr>
        <w:autoSpaceDE w:val="0"/>
        <w:autoSpaceDN w:val="0"/>
        <w:adjustRightInd w:val="0"/>
        <w:jc w:val="left"/>
        <w:rPr>
          <w:rFonts w:cs="Arial"/>
          <w:b/>
          <w:color w:val="000000"/>
          <w:shd w:val="clear" w:color="auto" w:fill="FFFFFF"/>
          <w:lang w:val="es-MX"/>
        </w:rPr>
      </w:pPr>
    </w:p>
    <w:p w14:paraId="137404C3" w14:textId="616B2164" w:rsidR="00FF4150" w:rsidRPr="00106A7F" w:rsidRDefault="00106A7F" w:rsidP="00106A7F">
      <w:pPr>
        <w:pStyle w:val="BodyText3"/>
        <w:spacing w:line="360" w:lineRule="auto"/>
        <w:jc w:val="center"/>
        <w:rPr>
          <w:rFonts w:ascii="Arial" w:eastAsia="Calibri" w:hAnsi="Arial" w:cs="Arial"/>
          <w:b/>
          <w:bCs/>
          <w:color w:val="000000"/>
          <w:sz w:val="22"/>
          <w:szCs w:val="22"/>
          <w:shd w:val="clear" w:color="auto" w:fill="FFFFFF"/>
          <w:lang w:val="es-ES"/>
        </w:rPr>
      </w:pPr>
      <w:r>
        <w:rPr>
          <w:rFonts w:ascii="Arial" w:eastAsia="Calibri" w:hAnsi="Arial" w:cs="Arial"/>
          <w:b/>
          <w:bCs/>
          <w:color w:val="000000"/>
          <w:sz w:val="22"/>
          <w:szCs w:val="22"/>
          <w:shd w:val="clear" w:color="auto" w:fill="FFFFFF"/>
          <w:lang w:val="es-ES"/>
        </w:rPr>
        <w:t xml:space="preserve">Título: </w:t>
      </w:r>
      <w:r w:rsidRPr="00106A7F">
        <w:rPr>
          <w:rFonts w:ascii="Arial" w:eastAsia="Calibri" w:hAnsi="Arial" w:cs="Arial"/>
          <w:b/>
          <w:bCs/>
          <w:color w:val="000000"/>
          <w:sz w:val="22"/>
          <w:szCs w:val="22"/>
          <w:shd w:val="clear" w:color="auto" w:fill="FFFFFF"/>
          <w:lang w:val="es-ES"/>
        </w:rPr>
        <w:t xml:space="preserve">Diseño e implementación de un sistema de </w:t>
      </w:r>
      <w:r w:rsidR="00EE5898">
        <w:rPr>
          <w:rFonts w:ascii="Arial" w:eastAsia="Calibri" w:hAnsi="Arial" w:cs="Arial"/>
          <w:b/>
          <w:bCs/>
          <w:color w:val="000000"/>
          <w:sz w:val="22"/>
          <w:szCs w:val="22"/>
          <w:shd w:val="clear" w:color="auto" w:fill="FFFFFF"/>
          <w:lang w:val="es-ES"/>
        </w:rPr>
        <w:t>seguimiento</w:t>
      </w:r>
      <w:r w:rsidRPr="00106A7F">
        <w:rPr>
          <w:rFonts w:ascii="Arial" w:eastAsia="Calibri" w:hAnsi="Arial" w:cs="Arial"/>
          <w:b/>
          <w:bCs/>
          <w:color w:val="000000"/>
          <w:sz w:val="22"/>
          <w:szCs w:val="22"/>
          <w:shd w:val="clear" w:color="auto" w:fill="FFFFFF"/>
          <w:lang w:val="es-ES"/>
        </w:rPr>
        <w:t xml:space="preserve"> de vehículos</w:t>
      </w:r>
      <w:r w:rsidR="00C33C3B">
        <w:rPr>
          <w:rFonts w:ascii="Arial" w:eastAsia="Calibri" w:hAnsi="Arial" w:cs="Arial"/>
          <w:b/>
          <w:bCs/>
          <w:color w:val="000000"/>
          <w:sz w:val="22"/>
          <w:szCs w:val="22"/>
          <w:shd w:val="clear" w:color="auto" w:fill="FFFFFF"/>
          <w:lang w:val="es-ES"/>
        </w:rPr>
        <w:t xml:space="preserve"> para el</w:t>
      </w:r>
      <w:r w:rsidRPr="00106A7F">
        <w:rPr>
          <w:rFonts w:ascii="Arial" w:eastAsia="Calibri" w:hAnsi="Arial" w:cs="Arial"/>
          <w:b/>
          <w:bCs/>
          <w:color w:val="000000"/>
          <w:sz w:val="22"/>
          <w:szCs w:val="22"/>
          <w:shd w:val="clear" w:color="auto" w:fill="FFFFFF"/>
          <w:lang w:val="es-ES"/>
        </w:rPr>
        <w:t xml:space="preserve"> </w:t>
      </w:r>
      <w:r w:rsidR="00C33C3B" w:rsidRPr="00C33C3B">
        <w:rPr>
          <w:rFonts w:ascii="Arial" w:eastAsia="Calibri" w:hAnsi="Arial" w:cs="Arial"/>
          <w:b/>
          <w:bCs/>
          <w:color w:val="000000"/>
          <w:sz w:val="22"/>
          <w:szCs w:val="22"/>
          <w:shd w:val="clear" w:color="auto" w:fill="FFFFFF"/>
          <w:lang w:val="es-ES"/>
        </w:rPr>
        <w:t xml:space="preserve">servicio de transporte </w:t>
      </w:r>
      <w:r w:rsidR="00503470">
        <w:rPr>
          <w:rFonts w:ascii="Arial" w:eastAsia="Calibri" w:hAnsi="Arial" w:cs="Arial"/>
          <w:b/>
          <w:bCs/>
          <w:color w:val="000000"/>
          <w:sz w:val="22"/>
          <w:szCs w:val="22"/>
          <w:shd w:val="clear" w:color="auto" w:fill="FFFFFF"/>
          <w:lang w:val="es-ES"/>
        </w:rPr>
        <w:t>del CICESE.</w:t>
      </w:r>
    </w:p>
    <w:p w14:paraId="0AEF9CB2" w14:textId="77777777" w:rsidR="008F2DF8" w:rsidRPr="008F2DF8" w:rsidRDefault="008F2DF8" w:rsidP="00106A7F">
      <w:pPr>
        <w:pStyle w:val="BodyText3"/>
        <w:rPr>
          <w:rFonts w:ascii="Arial" w:hAnsi="Arial" w:cs="Arial"/>
          <w:sz w:val="22"/>
          <w:szCs w:val="22"/>
        </w:rPr>
      </w:pPr>
    </w:p>
    <w:p w14:paraId="18F56A17" w14:textId="2E911BAC" w:rsidR="00FF4150" w:rsidRPr="00DD269B" w:rsidRDefault="00FF4150" w:rsidP="008F2DF8">
      <w:pPr>
        <w:pStyle w:val="BodyText3"/>
        <w:jc w:val="center"/>
        <w:rPr>
          <w:rFonts w:ascii="Arial" w:hAnsi="Arial" w:cs="Arial"/>
          <w:sz w:val="22"/>
          <w:szCs w:val="22"/>
        </w:rPr>
      </w:pPr>
    </w:p>
    <w:p w14:paraId="19F3A4FD" w14:textId="77777777" w:rsidR="00FF4150" w:rsidRPr="00DD269B" w:rsidRDefault="00FF4150" w:rsidP="00FF4150">
      <w:pPr>
        <w:pStyle w:val="BodyText3"/>
        <w:spacing w:line="360" w:lineRule="auto"/>
        <w:jc w:val="center"/>
        <w:rPr>
          <w:rFonts w:ascii="Arial" w:hAnsi="Arial" w:cs="Arial"/>
          <w:sz w:val="22"/>
          <w:szCs w:val="22"/>
        </w:rPr>
      </w:pPr>
    </w:p>
    <w:p w14:paraId="330D2CF7" w14:textId="77777777" w:rsidR="00FF4150" w:rsidRPr="00DD269B" w:rsidRDefault="00FF4150" w:rsidP="00FF4150">
      <w:pPr>
        <w:pStyle w:val="BodyText3"/>
        <w:spacing w:line="360" w:lineRule="auto"/>
        <w:jc w:val="center"/>
        <w:rPr>
          <w:rFonts w:ascii="Arial" w:hAnsi="Arial" w:cs="Arial"/>
          <w:sz w:val="22"/>
          <w:szCs w:val="22"/>
        </w:rPr>
      </w:pPr>
      <w:r w:rsidRPr="00DD269B">
        <w:rPr>
          <w:rFonts w:ascii="Arial" w:hAnsi="Arial" w:cs="Arial"/>
          <w:sz w:val="22"/>
          <w:szCs w:val="22"/>
        </w:rPr>
        <w:t>Presenta:</w:t>
      </w:r>
    </w:p>
    <w:p w14:paraId="1B82DC45" w14:textId="02C5D437" w:rsidR="00FF4150" w:rsidRPr="00DD269B" w:rsidRDefault="00811B88" w:rsidP="00FF4150">
      <w:pPr>
        <w:pStyle w:val="BodyText3"/>
        <w:spacing w:line="360" w:lineRule="auto"/>
        <w:jc w:val="center"/>
        <w:rPr>
          <w:rFonts w:ascii="Arial" w:hAnsi="Arial" w:cs="Arial"/>
          <w:b/>
          <w:sz w:val="22"/>
          <w:szCs w:val="22"/>
        </w:rPr>
      </w:pPr>
      <w:r>
        <w:rPr>
          <w:rFonts w:ascii="Arial" w:hAnsi="Arial" w:cs="Arial"/>
          <w:sz w:val="22"/>
          <w:szCs w:val="22"/>
        </w:rPr>
        <w:t>Luis Enrique García Hernández</w:t>
      </w:r>
    </w:p>
    <w:p w14:paraId="0649030F" w14:textId="77777777" w:rsidR="00FF4150" w:rsidRPr="00DD269B" w:rsidRDefault="00FF4150" w:rsidP="00FF4150">
      <w:pPr>
        <w:pStyle w:val="BodyText3"/>
        <w:jc w:val="center"/>
        <w:rPr>
          <w:rFonts w:ascii="Arial" w:hAnsi="Arial" w:cs="Arial"/>
          <w:bCs/>
          <w:sz w:val="22"/>
          <w:szCs w:val="22"/>
        </w:rPr>
      </w:pPr>
    </w:p>
    <w:p w14:paraId="6AC60723" w14:textId="3B7EE7FD" w:rsidR="00570715" w:rsidRPr="00665B1A" w:rsidRDefault="00144FD7" w:rsidP="00570715">
      <w:pPr>
        <w:pStyle w:val="BodyText3"/>
        <w:jc w:val="center"/>
        <w:rPr>
          <w:rFonts w:ascii="Arial" w:hAnsi="Arial" w:cs="Arial"/>
          <w:bCs/>
          <w:sz w:val="22"/>
          <w:szCs w:val="22"/>
          <w:lang w:val="es-ES"/>
        </w:rPr>
      </w:pPr>
      <w:r>
        <w:rPr>
          <w:rFonts w:ascii="Arial" w:hAnsi="Arial" w:cs="Arial"/>
          <w:bCs/>
          <w:sz w:val="22"/>
          <w:szCs w:val="22"/>
        </w:rPr>
        <w:t>Profesore</w:t>
      </w:r>
      <w:r w:rsidR="00DE7691">
        <w:rPr>
          <w:rFonts w:ascii="Arial" w:hAnsi="Arial" w:cs="Arial"/>
          <w:bCs/>
          <w:sz w:val="22"/>
          <w:szCs w:val="22"/>
        </w:rPr>
        <w:t>s</w:t>
      </w:r>
      <w:r w:rsidR="00570715" w:rsidRPr="00665B1A">
        <w:rPr>
          <w:rFonts w:ascii="Arial" w:hAnsi="Arial" w:cs="Arial"/>
          <w:bCs/>
          <w:sz w:val="22"/>
          <w:szCs w:val="22"/>
          <w:lang w:val="es-ES"/>
        </w:rPr>
        <w:t>:</w:t>
      </w:r>
    </w:p>
    <w:p w14:paraId="4A0CAF51" w14:textId="7CCF65BC" w:rsidR="00570715" w:rsidRDefault="00144FD7" w:rsidP="00570715">
      <w:pPr>
        <w:pStyle w:val="BodyText3"/>
        <w:jc w:val="center"/>
        <w:rPr>
          <w:rFonts w:ascii="Arial" w:hAnsi="Arial" w:cs="Arial"/>
          <w:bCs/>
          <w:sz w:val="22"/>
          <w:szCs w:val="22"/>
          <w:lang w:val="es-ES"/>
        </w:rPr>
      </w:pPr>
      <w:r>
        <w:rPr>
          <w:rFonts w:ascii="Arial" w:hAnsi="Arial" w:cs="Arial"/>
          <w:bCs/>
          <w:sz w:val="22"/>
          <w:szCs w:val="22"/>
          <w:lang w:val="es-ES"/>
        </w:rPr>
        <w:t>Dr. Jesús Favela</w:t>
      </w:r>
      <w:r w:rsidR="00DE7691">
        <w:rPr>
          <w:rFonts w:ascii="Arial" w:hAnsi="Arial" w:cs="Arial"/>
          <w:bCs/>
          <w:sz w:val="22"/>
          <w:szCs w:val="22"/>
          <w:lang w:val="es-ES"/>
        </w:rPr>
        <w:t xml:space="preserve"> Vara</w:t>
      </w:r>
    </w:p>
    <w:p w14:paraId="542F8CA1" w14:textId="37EA7182" w:rsidR="00144FD7" w:rsidRPr="00665B1A" w:rsidRDefault="00144FD7" w:rsidP="00570715">
      <w:pPr>
        <w:pStyle w:val="BodyText3"/>
        <w:jc w:val="center"/>
        <w:rPr>
          <w:rFonts w:ascii="Arial" w:hAnsi="Arial" w:cs="Arial"/>
          <w:bCs/>
          <w:sz w:val="22"/>
          <w:szCs w:val="22"/>
          <w:lang w:val="es-ES"/>
        </w:rPr>
      </w:pPr>
      <w:r>
        <w:rPr>
          <w:rFonts w:ascii="Arial" w:hAnsi="Arial" w:cs="Arial"/>
          <w:bCs/>
          <w:sz w:val="22"/>
          <w:szCs w:val="22"/>
          <w:lang w:val="es-ES"/>
        </w:rPr>
        <w:t>Dr. José Antonio García Macía</w:t>
      </w:r>
      <w:r w:rsidR="00C310E7">
        <w:rPr>
          <w:rFonts w:ascii="Arial" w:hAnsi="Arial" w:cs="Arial"/>
          <w:bCs/>
          <w:sz w:val="22"/>
          <w:szCs w:val="22"/>
          <w:lang w:val="es-ES"/>
        </w:rPr>
        <w:t>s</w:t>
      </w:r>
    </w:p>
    <w:p w14:paraId="3A070E92" w14:textId="77777777" w:rsidR="00FF4150" w:rsidRPr="00665B1A" w:rsidRDefault="00FF4150" w:rsidP="00FF4150">
      <w:pPr>
        <w:pStyle w:val="BodyText3"/>
        <w:jc w:val="center"/>
        <w:rPr>
          <w:rFonts w:ascii="Arial" w:hAnsi="Arial" w:cs="Arial"/>
          <w:bCs/>
          <w:sz w:val="22"/>
          <w:szCs w:val="22"/>
          <w:lang w:val="es-ES"/>
        </w:rPr>
      </w:pPr>
    </w:p>
    <w:p w14:paraId="3BC6D2C0" w14:textId="77777777" w:rsidR="00FF4150" w:rsidRPr="00665B1A" w:rsidRDefault="00FF4150" w:rsidP="00FF4150">
      <w:pPr>
        <w:pStyle w:val="BodyText3"/>
        <w:jc w:val="center"/>
        <w:rPr>
          <w:rFonts w:ascii="Arial" w:hAnsi="Arial" w:cs="Arial"/>
          <w:bCs/>
          <w:sz w:val="22"/>
          <w:szCs w:val="22"/>
          <w:lang w:val="es-ES"/>
        </w:rPr>
      </w:pPr>
    </w:p>
    <w:p w14:paraId="0EE401CE" w14:textId="77777777" w:rsidR="00FF4150" w:rsidRPr="00665B1A" w:rsidRDefault="00FF4150" w:rsidP="00FF4150">
      <w:pPr>
        <w:pStyle w:val="BodyText3"/>
        <w:jc w:val="center"/>
        <w:rPr>
          <w:rFonts w:ascii="Arial" w:hAnsi="Arial" w:cs="Arial"/>
          <w:bCs/>
          <w:sz w:val="22"/>
          <w:szCs w:val="22"/>
          <w:lang w:val="es-ES"/>
        </w:rPr>
      </w:pPr>
    </w:p>
    <w:p w14:paraId="67758DF5" w14:textId="30A8A4EB" w:rsidR="008F2DF8" w:rsidRDefault="00FF4150" w:rsidP="00706C6B">
      <w:pPr>
        <w:pStyle w:val="BodyText3"/>
        <w:jc w:val="center"/>
        <w:rPr>
          <w:rFonts w:ascii="Arial" w:hAnsi="Arial" w:cs="Arial"/>
          <w:bCs/>
          <w:sz w:val="22"/>
          <w:szCs w:val="22"/>
        </w:rPr>
      </w:pPr>
      <w:r w:rsidRPr="00DD269B">
        <w:rPr>
          <w:rFonts w:ascii="Arial" w:hAnsi="Arial" w:cs="Arial"/>
          <w:bCs/>
          <w:sz w:val="22"/>
          <w:szCs w:val="22"/>
        </w:rPr>
        <w:t>Ensenada, Baja California, México</w:t>
      </w:r>
    </w:p>
    <w:p w14:paraId="53EECB07" w14:textId="77777777" w:rsidR="008F2DF8" w:rsidRDefault="008F2DF8" w:rsidP="00706C6B">
      <w:pPr>
        <w:pStyle w:val="BodyText3"/>
        <w:jc w:val="center"/>
        <w:rPr>
          <w:rFonts w:ascii="Arial" w:hAnsi="Arial" w:cs="Arial"/>
          <w:bCs/>
          <w:sz w:val="22"/>
          <w:szCs w:val="22"/>
        </w:rPr>
      </w:pPr>
    </w:p>
    <w:p w14:paraId="5C25ED10" w14:textId="258D884C" w:rsidR="00FF4150" w:rsidRPr="00DD269B" w:rsidRDefault="00144FD7" w:rsidP="00706C6B">
      <w:pPr>
        <w:pStyle w:val="BodyText3"/>
        <w:jc w:val="center"/>
        <w:rPr>
          <w:rFonts w:cs="Arial"/>
          <w:b/>
          <w:color w:val="000000"/>
          <w:shd w:val="clear" w:color="auto" w:fill="FFFFFF"/>
        </w:rPr>
      </w:pPr>
      <w:r>
        <w:rPr>
          <w:rFonts w:ascii="Arial" w:hAnsi="Arial" w:cs="Arial"/>
          <w:bCs/>
          <w:sz w:val="22"/>
          <w:szCs w:val="22"/>
        </w:rPr>
        <w:t>9 de  agosto</w:t>
      </w:r>
      <w:r w:rsidR="00BC48BF" w:rsidRPr="00DD269B">
        <w:rPr>
          <w:rFonts w:ascii="Arial" w:hAnsi="Arial" w:cs="Arial"/>
          <w:bCs/>
          <w:sz w:val="22"/>
          <w:szCs w:val="22"/>
        </w:rPr>
        <w:t xml:space="preserve"> </w:t>
      </w:r>
      <w:r w:rsidR="00A62097" w:rsidRPr="00DD269B">
        <w:rPr>
          <w:rFonts w:ascii="Arial" w:hAnsi="Arial" w:cs="Arial"/>
          <w:bCs/>
          <w:sz w:val="22"/>
          <w:szCs w:val="22"/>
        </w:rPr>
        <w:t xml:space="preserve">de </w:t>
      </w:r>
      <w:r w:rsidR="002C6BCE" w:rsidRPr="00DD269B">
        <w:rPr>
          <w:rFonts w:ascii="Arial" w:hAnsi="Arial" w:cs="Arial"/>
          <w:bCs/>
          <w:sz w:val="22"/>
          <w:szCs w:val="22"/>
        </w:rPr>
        <w:t>201</w:t>
      </w:r>
      <w:r w:rsidR="00811B88">
        <w:rPr>
          <w:rFonts w:ascii="Arial" w:hAnsi="Arial" w:cs="Arial"/>
          <w:bCs/>
          <w:sz w:val="22"/>
          <w:szCs w:val="22"/>
        </w:rPr>
        <w:t>8</w:t>
      </w:r>
    </w:p>
    <w:p w14:paraId="42DAF66E" w14:textId="4FE338D7" w:rsidR="00020E0B" w:rsidRDefault="00020E0B">
      <w:pPr>
        <w:spacing w:line="240" w:lineRule="auto"/>
        <w:jc w:val="left"/>
        <w:rPr>
          <w:rFonts w:cs="Arial"/>
          <w:sz w:val="24"/>
          <w:szCs w:val="24"/>
          <w:lang w:val="es-ES"/>
        </w:rPr>
      </w:pPr>
      <w:r>
        <w:rPr>
          <w:rFonts w:cs="Arial"/>
          <w:sz w:val="24"/>
          <w:szCs w:val="24"/>
          <w:lang w:val="es-ES"/>
        </w:rPr>
        <w:br w:type="page"/>
      </w:r>
    </w:p>
    <w:p w14:paraId="5B086812" w14:textId="77777777" w:rsidR="00020E0B" w:rsidRDefault="00020E0B" w:rsidP="001F0654">
      <w:pPr>
        <w:rPr>
          <w:rFonts w:cs="Arial"/>
          <w:sz w:val="24"/>
          <w:szCs w:val="24"/>
          <w:lang w:val="es-ES"/>
        </w:rPr>
      </w:pPr>
    </w:p>
    <w:p w14:paraId="1FD823BA" w14:textId="5386E890" w:rsidR="007B6F20" w:rsidRPr="006B0B5C" w:rsidRDefault="007B6F20" w:rsidP="006B0B5C">
      <w:pPr>
        <w:pStyle w:val="Heading1"/>
        <w:ind w:left="360"/>
      </w:pPr>
      <w:r w:rsidRPr="006B0B5C">
        <w:t>Introducción</w:t>
      </w:r>
    </w:p>
    <w:p w14:paraId="293CA18E" w14:textId="2902D49E" w:rsidR="004F5281" w:rsidRDefault="004F5281" w:rsidP="001F0654">
      <w:pPr>
        <w:rPr>
          <w:rFonts w:cs="Arial"/>
          <w:sz w:val="24"/>
          <w:szCs w:val="24"/>
          <w:lang w:val="es-ES"/>
        </w:rPr>
      </w:pPr>
      <w:r w:rsidRPr="004F5281">
        <w:rPr>
          <w:rFonts w:cs="Arial"/>
          <w:sz w:val="24"/>
          <w:szCs w:val="24"/>
          <w:lang w:val="es-ES"/>
        </w:rPr>
        <w:t xml:space="preserve">Los sistemas de seguimiento de vehículos se implementaron por primera vez para la industria del transporte </w:t>
      </w:r>
      <w:r>
        <w:rPr>
          <w:rFonts w:cs="Arial"/>
          <w:sz w:val="24"/>
          <w:szCs w:val="24"/>
          <w:lang w:val="es-ES"/>
        </w:rPr>
        <w:t xml:space="preserve">de mercancías </w:t>
      </w:r>
      <w:r w:rsidRPr="004F5281">
        <w:rPr>
          <w:rFonts w:cs="Arial"/>
          <w:sz w:val="24"/>
          <w:szCs w:val="24"/>
          <w:lang w:val="es-ES"/>
        </w:rPr>
        <w:t xml:space="preserve">porque la gente quería saber dónde estaba cada vehículo en </w:t>
      </w:r>
      <w:r>
        <w:rPr>
          <w:rFonts w:cs="Arial"/>
          <w:sz w:val="24"/>
          <w:szCs w:val="24"/>
          <w:lang w:val="es-ES"/>
        </w:rPr>
        <w:t xml:space="preserve">un momento dado. En la actualidad, con el crecimiento acelerado de </w:t>
      </w:r>
      <w:r w:rsidRPr="004F5281">
        <w:rPr>
          <w:rFonts w:cs="Arial"/>
          <w:sz w:val="24"/>
          <w:szCs w:val="24"/>
          <w:lang w:val="es-ES"/>
        </w:rPr>
        <w:t>la tec</w:t>
      </w:r>
      <w:r>
        <w:rPr>
          <w:rFonts w:cs="Arial"/>
          <w:sz w:val="24"/>
          <w:szCs w:val="24"/>
          <w:lang w:val="es-ES"/>
        </w:rPr>
        <w:t>nología</w:t>
      </w:r>
      <w:r w:rsidRPr="004F5281">
        <w:rPr>
          <w:rFonts w:cs="Arial"/>
          <w:sz w:val="24"/>
          <w:szCs w:val="24"/>
          <w:lang w:val="es-ES"/>
        </w:rPr>
        <w:t>, el sistema de seguimiento automatizado de vehículos se usa en una variedad de formas para rastrear y mostrar ubicaciones de vehículos en tiempo real</w:t>
      </w:r>
      <w:r w:rsidR="00E439A7">
        <w:rPr>
          <w:rFonts w:cs="Arial"/>
          <w:sz w:val="24"/>
          <w:szCs w:val="24"/>
          <w:lang w:val="es-ES"/>
        </w:rPr>
        <w:t xml:space="preserve"> </w:t>
      </w:r>
      <w:r w:rsidR="00E439A7">
        <w:rPr>
          <w:rFonts w:cs="Arial"/>
          <w:sz w:val="24"/>
          <w:szCs w:val="24"/>
          <w:lang w:val="es-ES"/>
        </w:rPr>
        <w:fldChar w:fldCharType="begin" w:fldLock="1"/>
      </w:r>
      <w:r w:rsidR="008D2E3D">
        <w:rPr>
          <w:rFonts w:cs="Arial"/>
          <w:sz w:val="24"/>
          <w:szCs w:val="24"/>
          <w:lang w:val="es-ES"/>
        </w:rPr>
        <w:instrText>ADDIN CSL_CITATION { "citationItems" : [ { "id" : "ITEM-1", "itemData" : { "ISBN" : "1479934593", "author" : [ { "dropping-particle" : "", "family" : "Lee", "given" : "SeokJu", "non-dropping-particle" : "", "parse-names" : false, "suffix" : "" }, { "dropping-particle" : "", "family" : "Tewolde", "given" : "Girma", "non-dropping-particle" : "", "parse-names" : false, "suffix" : "" }, { "dropping-particle" : "", "family" : "Kwon", "given" : "Jaerock", "non-dropping-particle" : "", "parse-names" : false, "suffix" : "" } ], "container-title" : "Internet of Things (WF-IoT), 2014 IEEE World Forum on", "id" : "ITEM-1", "issued" : { "date-parts" : [ [ "2014" ] ] }, "page" : "353-358", "publisher" : "IEEE", "title" : "Design and implementation of vehicle tracking system using GPS/GSM/GPRS technology and smartphone application", "type" : "paper-conference" }, "uris" : [ "http://www.mendeley.com/documents/?uuid=60c6dd4a-d89d-4b88-a528-149b6e89fb8d" ] } ], "mendeley" : { "formattedCitation" : "[1]", "plainTextFormattedCitation" : "[1]", "previouslyFormattedCitation" : "[1]" }, "properties" : { "noteIndex" : 0 }, "schema" : "https://github.com/citation-style-language/schema/raw/master/csl-citation.json" }</w:instrText>
      </w:r>
      <w:r w:rsidR="00E439A7">
        <w:rPr>
          <w:rFonts w:cs="Arial"/>
          <w:sz w:val="24"/>
          <w:szCs w:val="24"/>
          <w:lang w:val="es-ES"/>
        </w:rPr>
        <w:fldChar w:fldCharType="separate"/>
      </w:r>
      <w:r w:rsidR="00E439A7" w:rsidRPr="00E439A7">
        <w:rPr>
          <w:rFonts w:cs="Arial"/>
          <w:noProof/>
          <w:sz w:val="24"/>
          <w:szCs w:val="24"/>
          <w:lang w:val="es-ES"/>
        </w:rPr>
        <w:t>[1]</w:t>
      </w:r>
      <w:r w:rsidR="00E439A7">
        <w:rPr>
          <w:rFonts w:cs="Arial"/>
          <w:sz w:val="24"/>
          <w:szCs w:val="24"/>
          <w:lang w:val="es-ES"/>
        </w:rPr>
        <w:fldChar w:fldCharType="end"/>
      </w:r>
      <w:r w:rsidRPr="004F5281">
        <w:rPr>
          <w:rFonts w:cs="Arial"/>
          <w:sz w:val="24"/>
          <w:szCs w:val="24"/>
          <w:lang w:val="es-ES"/>
        </w:rPr>
        <w:t>.</w:t>
      </w:r>
    </w:p>
    <w:p w14:paraId="29A77FD1" w14:textId="6F81CFB0" w:rsidR="004F5281" w:rsidRDefault="000653D6" w:rsidP="001F0654">
      <w:pPr>
        <w:rPr>
          <w:rFonts w:cs="Arial"/>
          <w:sz w:val="24"/>
          <w:szCs w:val="24"/>
          <w:lang w:val="es-ES"/>
        </w:rPr>
      </w:pPr>
      <w:r w:rsidRPr="000653D6">
        <w:rPr>
          <w:rFonts w:cs="Arial"/>
          <w:sz w:val="24"/>
          <w:szCs w:val="24"/>
          <w:lang w:val="es-ES"/>
        </w:rPr>
        <w:t>El Centro de Investigación Científica y de Educación Superior de Ensenada</w:t>
      </w:r>
      <w:r w:rsidR="002D2B80">
        <w:rPr>
          <w:rFonts w:cs="Arial"/>
          <w:sz w:val="24"/>
          <w:szCs w:val="24"/>
          <w:lang w:val="es-ES"/>
        </w:rPr>
        <w:t xml:space="preserve"> (CICESE)</w:t>
      </w:r>
      <w:r w:rsidRPr="000653D6">
        <w:rPr>
          <w:rFonts w:cs="Arial"/>
          <w:sz w:val="24"/>
          <w:szCs w:val="24"/>
          <w:lang w:val="es-ES"/>
        </w:rPr>
        <w:t xml:space="preserve">, Baja California, </w:t>
      </w:r>
      <w:r w:rsidR="002D2B80">
        <w:rPr>
          <w:rFonts w:cs="Arial"/>
          <w:sz w:val="24"/>
          <w:szCs w:val="24"/>
          <w:lang w:val="es-ES"/>
        </w:rPr>
        <w:t xml:space="preserve">México, </w:t>
      </w:r>
      <w:r w:rsidR="004F3350">
        <w:rPr>
          <w:rFonts w:cs="Arial"/>
          <w:sz w:val="24"/>
          <w:szCs w:val="24"/>
          <w:lang w:val="es-ES"/>
        </w:rPr>
        <w:t>cuenta con un servicio de</w:t>
      </w:r>
      <w:r w:rsidR="00A75658" w:rsidRPr="00A75658">
        <w:rPr>
          <w:rFonts w:cs="Arial"/>
          <w:sz w:val="24"/>
          <w:szCs w:val="24"/>
          <w:lang w:val="es-ES"/>
        </w:rPr>
        <w:t xml:space="preserve"> </w:t>
      </w:r>
      <w:r w:rsidR="0098582D" w:rsidRPr="0098582D">
        <w:rPr>
          <w:rFonts w:cs="Arial"/>
          <w:sz w:val="24"/>
          <w:szCs w:val="24"/>
          <w:lang w:val="es-ES"/>
        </w:rPr>
        <w:t>transport</w:t>
      </w:r>
      <w:r w:rsidR="004D4B1F">
        <w:rPr>
          <w:rFonts w:cs="Arial"/>
          <w:sz w:val="24"/>
          <w:szCs w:val="24"/>
          <w:lang w:val="es-ES"/>
        </w:rPr>
        <w:t xml:space="preserve">e interno de personal, denominado </w:t>
      </w:r>
      <w:r w:rsidR="004F3350">
        <w:rPr>
          <w:rFonts w:cs="Arial"/>
          <w:sz w:val="24"/>
          <w:szCs w:val="24"/>
          <w:lang w:val="es-ES"/>
        </w:rPr>
        <w:t>CICEMÓVIL.</w:t>
      </w:r>
      <w:r w:rsidR="004D4B1F">
        <w:rPr>
          <w:rFonts w:cs="Arial"/>
          <w:sz w:val="24"/>
          <w:szCs w:val="24"/>
          <w:lang w:val="es-ES"/>
        </w:rPr>
        <w:t xml:space="preserve"> </w:t>
      </w:r>
      <w:r w:rsidR="00EE5898">
        <w:rPr>
          <w:rFonts w:cs="Arial"/>
          <w:sz w:val="24"/>
          <w:szCs w:val="24"/>
          <w:lang w:val="es-ES"/>
        </w:rPr>
        <w:t xml:space="preserve">Dicho </w:t>
      </w:r>
      <w:r w:rsidR="004F5281">
        <w:rPr>
          <w:rFonts w:cs="Arial"/>
          <w:sz w:val="24"/>
          <w:szCs w:val="24"/>
          <w:lang w:val="es-ES"/>
        </w:rPr>
        <w:t>vehículo</w:t>
      </w:r>
      <w:r w:rsidR="00EE5898">
        <w:rPr>
          <w:rFonts w:cs="Arial"/>
          <w:sz w:val="24"/>
          <w:szCs w:val="24"/>
          <w:lang w:val="es-ES"/>
        </w:rPr>
        <w:t xml:space="preserve"> </w:t>
      </w:r>
      <w:r w:rsidR="004D4B1F">
        <w:rPr>
          <w:rFonts w:cs="Arial"/>
          <w:sz w:val="24"/>
          <w:szCs w:val="24"/>
          <w:lang w:val="es-ES"/>
        </w:rPr>
        <w:t xml:space="preserve">es utilizado por muchos estudiantes y trabajadores del centro para trasladarse, funciona entre las </w:t>
      </w:r>
      <w:r w:rsidR="004D4B1F">
        <w:rPr>
          <w:rFonts w:cs="Arial"/>
          <w:sz w:val="24"/>
          <w:szCs w:val="24"/>
          <w:lang w:val="es-ES"/>
        </w:rPr>
        <w:t>8:00 AM</w:t>
      </w:r>
      <w:r w:rsidR="004D4B1F">
        <w:rPr>
          <w:rFonts w:cs="Arial"/>
          <w:sz w:val="24"/>
          <w:szCs w:val="24"/>
          <w:lang w:val="es-ES"/>
        </w:rPr>
        <w:t xml:space="preserve"> y las</w:t>
      </w:r>
      <w:r w:rsidR="004D4B1F">
        <w:rPr>
          <w:rFonts w:cs="Arial"/>
          <w:sz w:val="24"/>
          <w:szCs w:val="24"/>
          <w:lang w:val="es-ES"/>
        </w:rPr>
        <w:t xml:space="preserve"> 3:00 PM</w:t>
      </w:r>
      <w:r w:rsidR="004D4B1F">
        <w:rPr>
          <w:rFonts w:cs="Arial"/>
          <w:sz w:val="24"/>
          <w:szCs w:val="24"/>
          <w:lang w:val="es-ES"/>
        </w:rPr>
        <w:t>, tiene una salida cada aproximadamente 15 minutos</w:t>
      </w:r>
      <w:r w:rsidR="004F5281">
        <w:rPr>
          <w:rFonts w:cs="Arial"/>
          <w:sz w:val="24"/>
          <w:szCs w:val="24"/>
          <w:lang w:val="es-ES"/>
        </w:rPr>
        <w:t xml:space="preserve"> </w:t>
      </w:r>
      <w:r w:rsidR="004F5281">
        <w:rPr>
          <w:rFonts w:cs="Arial"/>
          <w:sz w:val="24"/>
          <w:szCs w:val="24"/>
          <w:lang w:val="es-ES"/>
        </w:rPr>
        <w:fldChar w:fldCharType="begin" w:fldLock="1"/>
      </w:r>
      <w:r w:rsidR="008D2E3D">
        <w:rPr>
          <w:rFonts w:cs="Arial"/>
          <w:sz w:val="24"/>
          <w:szCs w:val="24"/>
          <w:lang w:val="es-ES"/>
        </w:rPr>
        <w:instrText>ADDIN CSL_CITATION { "citationItems" : [ { "id" : "ITEM-1", "itemData" : { "URL" : "https://www.cicese.edu.mx/int/index.php?mod=acd&amp;op=intro", "accessed" : { "date-parts" : [ [ "2018", "8", "8" ] ] }, "author" : [ { "dropping-particle" : "", "family" : "CICESE", "given" : "", "non-dropping-particle" : "", "parse-names" : false, "suffix" : "" } ], "container-title" : "https://www.cicese.edu.mx/", "id" : "ITEM-1", "issued" : { "date-parts" : [ [ "2018" ] ] }, "title" : "Introducci\u00f3n al CICESE", "type" : "webpage" }, "uris" : [ "http://www.mendeley.com/documents/?uuid=25ea0f0e-9419-4b70-82df-4fc8ee36bc53" ] } ], "mendeley" : { "formattedCitation" : "[2]", "plainTextFormattedCitation" : "[2]", "previouslyFormattedCitation" : "[2]" }, "properties" : { "noteIndex" : 0 }, "schema" : "https://github.com/citation-style-language/schema/raw/master/csl-citation.json" }</w:instrText>
      </w:r>
      <w:r w:rsidR="004F5281">
        <w:rPr>
          <w:rFonts w:cs="Arial"/>
          <w:sz w:val="24"/>
          <w:szCs w:val="24"/>
          <w:lang w:val="es-ES"/>
        </w:rPr>
        <w:fldChar w:fldCharType="separate"/>
      </w:r>
      <w:r w:rsidR="00E439A7" w:rsidRPr="00E439A7">
        <w:rPr>
          <w:rFonts w:cs="Arial"/>
          <w:noProof/>
          <w:sz w:val="24"/>
          <w:szCs w:val="24"/>
          <w:lang w:val="es-ES"/>
        </w:rPr>
        <w:t>[2]</w:t>
      </w:r>
      <w:r w:rsidR="004F5281">
        <w:rPr>
          <w:rFonts w:cs="Arial"/>
          <w:sz w:val="24"/>
          <w:szCs w:val="24"/>
          <w:lang w:val="es-ES"/>
        </w:rPr>
        <w:fldChar w:fldCharType="end"/>
      </w:r>
      <w:r w:rsidR="004D4B1F">
        <w:rPr>
          <w:rFonts w:cs="Arial"/>
          <w:sz w:val="24"/>
          <w:szCs w:val="24"/>
          <w:lang w:val="es-ES"/>
        </w:rPr>
        <w:t>.</w:t>
      </w:r>
      <w:r w:rsidR="000E52CD">
        <w:rPr>
          <w:rFonts w:cs="Arial"/>
          <w:sz w:val="24"/>
          <w:szCs w:val="24"/>
          <w:lang w:val="es-ES"/>
        </w:rPr>
        <w:t xml:space="preserve"> </w:t>
      </w:r>
      <w:r w:rsidR="007D4B30">
        <w:rPr>
          <w:rFonts w:cs="Arial"/>
          <w:sz w:val="24"/>
          <w:szCs w:val="24"/>
          <w:lang w:val="es-ES"/>
        </w:rPr>
        <w:t xml:space="preserve">Con el objetivo de permitir a los usuarios conocer la ubicación geográfica del CICEMÓVIL en cada momento, </w:t>
      </w:r>
      <w:r w:rsidR="00B6417D">
        <w:rPr>
          <w:rFonts w:cs="Arial"/>
          <w:sz w:val="24"/>
          <w:szCs w:val="24"/>
          <w:lang w:val="es-ES"/>
        </w:rPr>
        <w:t xml:space="preserve">se </w:t>
      </w:r>
      <w:r w:rsidR="002E1CEA">
        <w:rPr>
          <w:rFonts w:cs="Arial"/>
          <w:sz w:val="24"/>
          <w:szCs w:val="24"/>
          <w:lang w:val="es-ES"/>
        </w:rPr>
        <w:t>desarrolló el</w:t>
      </w:r>
      <w:r w:rsidR="00B6417D" w:rsidRPr="00B6417D">
        <w:rPr>
          <w:rFonts w:cs="Arial"/>
          <w:sz w:val="24"/>
          <w:szCs w:val="24"/>
          <w:lang w:val="es-ES"/>
        </w:rPr>
        <w:t xml:space="preserve"> sistema de </w:t>
      </w:r>
      <w:r w:rsidR="00EE5898">
        <w:rPr>
          <w:rFonts w:cs="Arial"/>
          <w:sz w:val="24"/>
          <w:szCs w:val="24"/>
          <w:lang w:val="es-ES"/>
        </w:rPr>
        <w:t xml:space="preserve">seguimiento </w:t>
      </w:r>
      <w:r w:rsidR="00B6417D" w:rsidRPr="00B6417D">
        <w:rPr>
          <w:rFonts w:cs="Arial"/>
          <w:sz w:val="24"/>
          <w:szCs w:val="24"/>
          <w:lang w:val="es-ES"/>
        </w:rPr>
        <w:t>de vehículos para el servicio de transporte del CICESE</w:t>
      </w:r>
      <w:r w:rsidR="00B6417D">
        <w:rPr>
          <w:rFonts w:cs="Arial"/>
          <w:sz w:val="24"/>
          <w:szCs w:val="24"/>
          <w:lang w:val="es-ES"/>
        </w:rPr>
        <w:t>,</w:t>
      </w:r>
      <w:r w:rsidR="007D4B30">
        <w:rPr>
          <w:rFonts w:cs="Arial"/>
          <w:sz w:val="24"/>
          <w:szCs w:val="24"/>
          <w:lang w:val="es-ES"/>
        </w:rPr>
        <w:t xml:space="preserve"> que se des</w:t>
      </w:r>
      <w:r w:rsidR="00566E6E">
        <w:rPr>
          <w:rFonts w:cs="Arial"/>
          <w:sz w:val="24"/>
          <w:szCs w:val="24"/>
          <w:lang w:val="es-ES"/>
        </w:rPr>
        <w:t>cribe en</w:t>
      </w:r>
      <w:r w:rsidR="00C4339A">
        <w:rPr>
          <w:rFonts w:cs="Arial"/>
          <w:sz w:val="24"/>
          <w:szCs w:val="24"/>
          <w:lang w:val="es-ES"/>
        </w:rPr>
        <w:t xml:space="preserve"> el presente informe</w:t>
      </w:r>
      <w:r w:rsidR="00566E6E">
        <w:rPr>
          <w:rFonts w:cs="Arial"/>
          <w:sz w:val="24"/>
          <w:szCs w:val="24"/>
          <w:lang w:val="es-ES"/>
        </w:rPr>
        <w:t>.</w:t>
      </w:r>
      <w:r w:rsidR="007166F8">
        <w:rPr>
          <w:rFonts w:cs="Arial"/>
          <w:sz w:val="24"/>
          <w:szCs w:val="24"/>
          <w:lang w:val="es-ES"/>
        </w:rPr>
        <w:t xml:space="preserve"> Se abordan las principales </w:t>
      </w:r>
      <w:r w:rsidR="002D2B80">
        <w:rPr>
          <w:rFonts w:cs="Arial"/>
          <w:sz w:val="24"/>
          <w:szCs w:val="24"/>
          <w:lang w:val="es-ES"/>
        </w:rPr>
        <w:t>decisiones de diseño y los componentes de software desarrollados.</w:t>
      </w:r>
    </w:p>
    <w:p w14:paraId="752CA739" w14:textId="5593BD56" w:rsidR="00503470" w:rsidRPr="006B0B5C" w:rsidRDefault="00503470" w:rsidP="00503470">
      <w:pPr>
        <w:pStyle w:val="Heading1"/>
        <w:ind w:left="360"/>
      </w:pPr>
      <w:r>
        <w:t>Desarrollo</w:t>
      </w:r>
    </w:p>
    <w:p w14:paraId="7130F777" w14:textId="61B2A062" w:rsidR="000A0B7E" w:rsidRDefault="003F1C97" w:rsidP="00503470">
      <w:pPr>
        <w:rPr>
          <w:rFonts w:cs="Arial"/>
          <w:sz w:val="24"/>
          <w:szCs w:val="24"/>
          <w:lang w:val="es-ES"/>
        </w:rPr>
      </w:pPr>
      <w:r w:rsidRPr="003F1C97">
        <w:rPr>
          <w:rFonts w:cs="Arial"/>
          <w:sz w:val="24"/>
          <w:szCs w:val="24"/>
          <w:lang w:val="es-ES"/>
        </w:rPr>
        <w:t xml:space="preserve">Los </w:t>
      </w:r>
      <w:r>
        <w:rPr>
          <w:rFonts w:cs="Arial"/>
          <w:sz w:val="24"/>
          <w:szCs w:val="24"/>
          <w:lang w:val="es-ES"/>
        </w:rPr>
        <w:t>sistemas de seguimiento o rastreo</w:t>
      </w:r>
      <w:r w:rsidRPr="003F1C97">
        <w:rPr>
          <w:rFonts w:cs="Arial"/>
          <w:sz w:val="24"/>
          <w:szCs w:val="24"/>
          <w:lang w:val="es-ES"/>
        </w:rPr>
        <w:t xml:space="preserve"> de activos son </w:t>
      </w:r>
      <w:r>
        <w:rPr>
          <w:rFonts w:cs="Arial"/>
          <w:sz w:val="24"/>
          <w:szCs w:val="24"/>
          <w:lang w:val="es-ES"/>
        </w:rPr>
        <w:t>requeridos a menudo por</w:t>
      </w:r>
      <w:r w:rsidRPr="003F1C97">
        <w:rPr>
          <w:rFonts w:cs="Arial"/>
          <w:sz w:val="24"/>
          <w:szCs w:val="24"/>
          <w:lang w:val="es-ES"/>
        </w:rPr>
        <w:t xml:space="preserve"> cualquier empres</w:t>
      </w:r>
      <w:r>
        <w:rPr>
          <w:rFonts w:cs="Arial"/>
          <w:sz w:val="24"/>
          <w:szCs w:val="24"/>
          <w:lang w:val="es-ES"/>
        </w:rPr>
        <w:t xml:space="preserve">a que tenga camiones, autobuses, automóviles ligeros </w:t>
      </w:r>
      <w:r w:rsidRPr="003F1C97">
        <w:rPr>
          <w:rFonts w:cs="Arial"/>
          <w:sz w:val="24"/>
          <w:szCs w:val="24"/>
          <w:lang w:val="es-ES"/>
        </w:rPr>
        <w:t>u otros a</w:t>
      </w:r>
      <w:r>
        <w:rPr>
          <w:rFonts w:cs="Arial"/>
          <w:sz w:val="24"/>
          <w:szCs w:val="24"/>
          <w:lang w:val="es-ES"/>
        </w:rPr>
        <w:t>ctivos que estén en movimiento</w:t>
      </w:r>
      <w:r w:rsidR="008D2E3D">
        <w:rPr>
          <w:rFonts w:cs="Arial"/>
          <w:sz w:val="24"/>
          <w:szCs w:val="24"/>
          <w:lang w:val="es-ES"/>
        </w:rPr>
        <w:t xml:space="preserve"> </w:t>
      </w:r>
      <w:r w:rsidR="008D2E3D">
        <w:rPr>
          <w:rFonts w:cs="Arial"/>
          <w:sz w:val="24"/>
          <w:szCs w:val="24"/>
          <w:lang w:val="es-ES"/>
        </w:rPr>
        <w:fldChar w:fldCharType="begin" w:fldLock="1"/>
      </w:r>
      <w:r w:rsidR="00BF34EA">
        <w:rPr>
          <w:rFonts w:cs="Arial"/>
          <w:sz w:val="24"/>
          <w:szCs w:val="24"/>
          <w:lang w:val="es-ES"/>
        </w:rPr>
        <w:instrText>ADDIN CSL_CITATION { "citationItems" : [ { "id" : "ITEM-1", "itemData" : { "URL" : "https://codelabs.developers.google.com/codelabs/realtime-asset-tracking/", "accessed" : { "date-parts" : [ [ "2018", "8", "8" ] ] }, "author" : [ { "dropping-particle" : "", "family" : "Google", "given" : "", "non-dropping-particle" : "", "parse-names" : false, "suffix" : "" } ], "container-title" : "https://codelabs.developers.google.com/", "id" : "ITEM-1", "issued" : { "date-parts" : [ [ "2018" ] ] }, "title" : "Real-time Asset Tracking", "type" : "webpage" }, "uris" : [ "http://www.mendeley.com/documents/?uuid=f88a3b00-3378-4fe2-b371-9160008b6bca" ] } ], "mendeley" : { "formattedCitation" : "[3]", "plainTextFormattedCitation" : "[3]", "previouslyFormattedCitation" : "[3]" }, "properties" : { "noteIndex" : 0 }, "schema" : "https://github.com/citation-style-language/schema/raw/master/csl-citation.json" }</w:instrText>
      </w:r>
      <w:r w:rsidR="008D2E3D">
        <w:rPr>
          <w:rFonts w:cs="Arial"/>
          <w:sz w:val="24"/>
          <w:szCs w:val="24"/>
          <w:lang w:val="es-ES"/>
        </w:rPr>
        <w:fldChar w:fldCharType="separate"/>
      </w:r>
      <w:r w:rsidR="008D2E3D" w:rsidRPr="008D2E3D">
        <w:rPr>
          <w:rFonts w:cs="Arial"/>
          <w:noProof/>
          <w:sz w:val="24"/>
          <w:szCs w:val="24"/>
          <w:lang w:val="es-ES"/>
        </w:rPr>
        <w:t>[3]</w:t>
      </w:r>
      <w:r w:rsidR="008D2E3D">
        <w:rPr>
          <w:rFonts w:cs="Arial"/>
          <w:sz w:val="24"/>
          <w:szCs w:val="24"/>
          <w:lang w:val="es-ES"/>
        </w:rPr>
        <w:fldChar w:fldCharType="end"/>
      </w:r>
      <w:r>
        <w:rPr>
          <w:rFonts w:cs="Arial"/>
          <w:sz w:val="24"/>
          <w:szCs w:val="24"/>
          <w:lang w:val="es-ES"/>
        </w:rPr>
        <w:t xml:space="preserve">. </w:t>
      </w:r>
      <w:r>
        <w:rPr>
          <w:rFonts w:cs="Arial"/>
          <w:sz w:val="24"/>
          <w:szCs w:val="24"/>
          <w:lang w:val="es-ES"/>
        </w:rPr>
        <w:t>El sistema</w:t>
      </w:r>
      <w:r w:rsidRPr="00E439A7">
        <w:rPr>
          <w:rFonts w:cs="Arial"/>
          <w:sz w:val="24"/>
          <w:szCs w:val="24"/>
          <w:lang w:val="es-ES"/>
        </w:rPr>
        <w:t xml:space="preserve"> de seguimiento de vehículos </w:t>
      </w:r>
      <w:r>
        <w:rPr>
          <w:rFonts w:cs="Arial"/>
          <w:sz w:val="24"/>
          <w:szCs w:val="24"/>
          <w:lang w:val="es-ES"/>
        </w:rPr>
        <w:t>desarrollado, está conformado por dos aplicaciones móviles desarrolladas para la plataforma Android y un componente del lado del servidor (</w:t>
      </w:r>
      <w:r w:rsidRPr="000E52CD">
        <w:rPr>
          <w:rFonts w:cs="Arial"/>
          <w:i/>
          <w:sz w:val="24"/>
          <w:szCs w:val="24"/>
          <w:lang w:val="es-ES"/>
        </w:rPr>
        <w:t>backend</w:t>
      </w:r>
      <w:r>
        <w:rPr>
          <w:rFonts w:cs="Arial"/>
          <w:sz w:val="24"/>
          <w:szCs w:val="24"/>
          <w:lang w:val="es-ES"/>
        </w:rPr>
        <w:t>) implementado sobre la plataforma Firebase (</w:t>
      </w:r>
      <w:hyperlink r:id="rId9" w:history="1">
        <w:r w:rsidRPr="009444F1">
          <w:rPr>
            <w:rStyle w:val="Hyperlink"/>
            <w:rFonts w:cs="Arial"/>
            <w:sz w:val="24"/>
            <w:szCs w:val="24"/>
            <w:lang w:val="es-ES"/>
          </w:rPr>
          <w:t>https://firebase.google.com/)</w:t>
        </w:r>
      </w:hyperlink>
      <w:r>
        <w:rPr>
          <w:rFonts w:cs="Arial"/>
          <w:sz w:val="24"/>
          <w:szCs w:val="24"/>
          <w:lang w:val="es-ES"/>
        </w:rPr>
        <w:t>.</w:t>
      </w:r>
      <w:r>
        <w:rPr>
          <w:rFonts w:cs="Arial"/>
          <w:sz w:val="24"/>
          <w:szCs w:val="24"/>
          <w:lang w:val="es-ES"/>
        </w:rPr>
        <w:t xml:space="preserve"> Se hace uso del</w:t>
      </w:r>
      <w:r w:rsidRPr="003F1C97">
        <w:rPr>
          <w:rFonts w:cs="Arial"/>
          <w:sz w:val="24"/>
          <w:szCs w:val="24"/>
          <w:lang w:val="es-ES"/>
        </w:rPr>
        <w:t xml:space="preserve"> API de Android de Google Maps, junto con la base de datos de Firebase Realtime, para crear un sistema móvil que se pueda usar para rastrear activos en tiempo casi real.</w:t>
      </w:r>
    </w:p>
    <w:p w14:paraId="0B62A1A7" w14:textId="4E6EDF8B" w:rsidR="003F1C97" w:rsidRDefault="000A0B7E" w:rsidP="00503470">
      <w:pPr>
        <w:rPr>
          <w:rFonts w:cs="Arial"/>
          <w:sz w:val="24"/>
          <w:szCs w:val="24"/>
          <w:lang w:val="es-ES"/>
        </w:rPr>
      </w:pPr>
      <w:r>
        <w:rPr>
          <w:rFonts w:cs="Arial"/>
          <w:sz w:val="24"/>
          <w:szCs w:val="24"/>
          <w:lang w:val="es-ES"/>
        </w:rPr>
        <w:lastRenderedPageBreak/>
        <w:t>Se desarrollaron dos aplicaciones sobre la plataforma</w:t>
      </w:r>
      <w:r w:rsidR="00691E59">
        <w:rPr>
          <w:rFonts w:cs="Arial"/>
          <w:sz w:val="24"/>
          <w:szCs w:val="24"/>
          <w:lang w:val="es-ES"/>
        </w:rPr>
        <w:t xml:space="preserve"> Android</w:t>
      </w:r>
      <w:r>
        <w:rPr>
          <w:rFonts w:cs="Arial"/>
          <w:sz w:val="24"/>
          <w:szCs w:val="24"/>
          <w:lang w:val="es-ES"/>
        </w:rPr>
        <w:t xml:space="preserve"> (ver Figura 1), la primera</w:t>
      </w:r>
      <w:r w:rsidR="00691E59">
        <w:rPr>
          <w:rFonts w:cs="Arial"/>
          <w:sz w:val="24"/>
          <w:szCs w:val="24"/>
          <w:lang w:val="es-ES"/>
        </w:rPr>
        <w:t xml:space="preserve"> llamada CICEMÓVIL se instala en un teléfono móvil del </w:t>
      </w:r>
      <w:r>
        <w:rPr>
          <w:rFonts w:cs="Arial"/>
          <w:sz w:val="24"/>
          <w:szCs w:val="24"/>
          <w:lang w:val="es-ES"/>
        </w:rPr>
        <w:t xml:space="preserve">conductor del </w:t>
      </w:r>
      <w:r w:rsidR="00691E59">
        <w:rPr>
          <w:rFonts w:cs="Arial"/>
          <w:sz w:val="24"/>
          <w:szCs w:val="24"/>
          <w:lang w:val="es-ES"/>
        </w:rPr>
        <w:t xml:space="preserve">vehículo, y se encarga de capturar la </w:t>
      </w:r>
      <w:r w:rsidR="00691E59" w:rsidRPr="00691E59">
        <w:rPr>
          <w:rFonts w:cs="Arial"/>
          <w:sz w:val="24"/>
          <w:szCs w:val="24"/>
          <w:lang w:val="es-ES"/>
        </w:rPr>
        <w:t>ubicación del dispositivo</w:t>
      </w:r>
      <w:r w:rsidR="00691E59">
        <w:rPr>
          <w:rFonts w:cs="Arial"/>
          <w:sz w:val="24"/>
          <w:szCs w:val="24"/>
          <w:lang w:val="es-ES"/>
        </w:rPr>
        <w:t xml:space="preserve"> m</w:t>
      </w:r>
      <w:r w:rsidR="0094338C">
        <w:rPr>
          <w:rFonts w:cs="Arial"/>
          <w:sz w:val="24"/>
          <w:szCs w:val="24"/>
          <w:lang w:val="es-ES"/>
        </w:rPr>
        <w:t>ediante el sensor GPS, luego</w:t>
      </w:r>
      <w:r w:rsidR="00691E59">
        <w:rPr>
          <w:rFonts w:cs="Arial"/>
          <w:sz w:val="24"/>
          <w:szCs w:val="24"/>
          <w:lang w:val="es-ES"/>
        </w:rPr>
        <w:t xml:space="preserve"> a travé</w:t>
      </w:r>
      <w:r w:rsidR="0094338C">
        <w:rPr>
          <w:rFonts w:cs="Arial"/>
          <w:sz w:val="24"/>
          <w:szCs w:val="24"/>
          <w:lang w:val="es-ES"/>
        </w:rPr>
        <w:t xml:space="preserve">s de </w:t>
      </w:r>
      <w:r w:rsidR="00CC78E0">
        <w:rPr>
          <w:rFonts w:cs="Arial"/>
          <w:sz w:val="24"/>
          <w:szCs w:val="24"/>
          <w:lang w:val="es-ES"/>
        </w:rPr>
        <w:t>internet</w:t>
      </w:r>
      <w:r w:rsidR="001C1C29">
        <w:rPr>
          <w:rFonts w:cs="Arial"/>
          <w:sz w:val="24"/>
          <w:szCs w:val="24"/>
          <w:lang w:val="es-ES"/>
        </w:rPr>
        <w:t xml:space="preserve"> envía dicha información a la </w:t>
      </w:r>
      <w:r w:rsidR="001C1C29" w:rsidRPr="003F1C97">
        <w:rPr>
          <w:rFonts w:cs="Arial"/>
          <w:sz w:val="24"/>
          <w:szCs w:val="24"/>
          <w:lang w:val="es-ES"/>
        </w:rPr>
        <w:t>base de datos de Firebase Realtime</w:t>
      </w:r>
      <w:r w:rsidR="001C1C29">
        <w:rPr>
          <w:rFonts w:cs="Arial"/>
          <w:sz w:val="24"/>
          <w:szCs w:val="24"/>
          <w:lang w:val="es-ES"/>
        </w:rPr>
        <w:t xml:space="preserve">. </w:t>
      </w:r>
      <w:r w:rsidR="0094338C">
        <w:rPr>
          <w:rFonts w:cs="Arial"/>
          <w:sz w:val="24"/>
          <w:szCs w:val="24"/>
          <w:lang w:val="es-ES"/>
        </w:rPr>
        <w:t xml:space="preserve">Mientras que </w:t>
      </w:r>
      <w:r w:rsidR="001C1C29">
        <w:rPr>
          <w:rFonts w:cs="Arial"/>
          <w:sz w:val="24"/>
          <w:szCs w:val="24"/>
          <w:lang w:val="es-ES"/>
        </w:rPr>
        <w:t xml:space="preserve">la aplicación </w:t>
      </w:r>
      <w:r w:rsidR="00691E59" w:rsidRPr="00691E59">
        <w:rPr>
          <w:rFonts w:cs="Arial"/>
          <w:sz w:val="24"/>
          <w:szCs w:val="24"/>
          <w:lang w:val="es-ES"/>
        </w:rPr>
        <w:t>de Android</w:t>
      </w:r>
      <w:r w:rsidR="00173079">
        <w:rPr>
          <w:rFonts w:cs="Arial"/>
          <w:sz w:val="24"/>
          <w:szCs w:val="24"/>
          <w:lang w:val="es-ES"/>
        </w:rPr>
        <w:t xml:space="preserve"> llamada Mapa</w:t>
      </w:r>
      <w:r w:rsidR="001C1C29">
        <w:rPr>
          <w:rFonts w:cs="Arial"/>
          <w:sz w:val="24"/>
          <w:szCs w:val="24"/>
          <w:lang w:val="es-ES"/>
        </w:rPr>
        <w:t>CICEMÓ</w:t>
      </w:r>
      <w:r w:rsidR="0094338C">
        <w:rPr>
          <w:rFonts w:cs="Arial"/>
          <w:sz w:val="24"/>
          <w:szCs w:val="24"/>
          <w:lang w:val="es-ES"/>
        </w:rPr>
        <w:t xml:space="preserve">VIL muestra </w:t>
      </w:r>
      <w:r w:rsidR="00691E59" w:rsidRPr="00691E59">
        <w:rPr>
          <w:rFonts w:cs="Arial"/>
          <w:sz w:val="24"/>
          <w:szCs w:val="24"/>
          <w:lang w:val="es-ES"/>
        </w:rPr>
        <w:t>cada una de las instancias de rastreador como marcadores móviles en un mapa</w:t>
      </w:r>
      <w:r w:rsidR="0094338C">
        <w:rPr>
          <w:rFonts w:cs="Arial"/>
          <w:sz w:val="24"/>
          <w:szCs w:val="24"/>
          <w:lang w:val="es-ES"/>
        </w:rPr>
        <w:t>.</w:t>
      </w:r>
    </w:p>
    <w:p w14:paraId="449447F3" w14:textId="1338E4AC" w:rsidR="0094338C" w:rsidRDefault="00874848" w:rsidP="00503470">
      <w:pPr>
        <w:rPr>
          <w:rFonts w:cs="Arial"/>
          <w:sz w:val="24"/>
          <w:szCs w:val="24"/>
          <w:lang w:val="es-ES"/>
        </w:rPr>
      </w:pPr>
      <w:r>
        <w:rPr>
          <w:rFonts w:cs="Arial"/>
          <w:sz w:val="24"/>
          <w:szCs w:val="24"/>
          <w:lang w:val="es-ES"/>
        </w:rPr>
        <w:t xml:space="preserve">Se </w:t>
      </w:r>
      <w:r w:rsidR="00ED0D95">
        <w:rPr>
          <w:rFonts w:cs="Arial"/>
          <w:sz w:val="24"/>
          <w:szCs w:val="24"/>
          <w:lang w:val="es-ES"/>
        </w:rPr>
        <w:t>implementó un servicio de</w:t>
      </w:r>
      <w:r w:rsidR="0094338C">
        <w:rPr>
          <w:rFonts w:cs="Arial"/>
          <w:sz w:val="24"/>
          <w:szCs w:val="24"/>
          <w:lang w:val="es-ES"/>
        </w:rPr>
        <w:t xml:space="preserve"> rastreo de</w:t>
      </w:r>
      <w:r w:rsidR="0094338C" w:rsidRPr="0094338C">
        <w:rPr>
          <w:rFonts w:cs="Arial"/>
          <w:sz w:val="24"/>
          <w:szCs w:val="24"/>
          <w:lang w:val="es-ES"/>
        </w:rPr>
        <w:t xml:space="preserve"> la ubicac</w:t>
      </w:r>
      <w:r w:rsidR="0094338C">
        <w:rPr>
          <w:rFonts w:cs="Arial"/>
          <w:sz w:val="24"/>
          <w:szCs w:val="24"/>
          <w:lang w:val="es-ES"/>
        </w:rPr>
        <w:t>ión de un dispositivo Android, se escribieron los datos</w:t>
      </w:r>
      <w:r w:rsidR="0094338C" w:rsidRPr="0094338C">
        <w:rPr>
          <w:rFonts w:cs="Arial"/>
          <w:sz w:val="24"/>
          <w:szCs w:val="24"/>
          <w:lang w:val="es-ES"/>
        </w:rPr>
        <w:t xml:space="preserve"> en </w:t>
      </w:r>
      <w:r w:rsidR="00687155">
        <w:rPr>
          <w:rFonts w:cs="Arial"/>
          <w:sz w:val="24"/>
          <w:szCs w:val="24"/>
          <w:lang w:val="es-ES"/>
        </w:rPr>
        <w:t xml:space="preserve">la base de datos </w:t>
      </w:r>
      <w:r w:rsidR="0094338C" w:rsidRPr="0094338C">
        <w:rPr>
          <w:rFonts w:cs="Arial"/>
          <w:sz w:val="24"/>
          <w:szCs w:val="24"/>
          <w:lang w:val="es-ES"/>
        </w:rPr>
        <w:t>Firebase Realt</w:t>
      </w:r>
      <w:r w:rsidR="0094338C">
        <w:rPr>
          <w:rFonts w:cs="Arial"/>
          <w:sz w:val="24"/>
          <w:szCs w:val="24"/>
          <w:lang w:val="es-ES"/>
        </w:rPr>
        <w:t>ime</w:t>
      </w:r>
      <w:r w:rsidR="00687155">
        <w:rPr>
          <w:rFonts w:cs="Arial"/>
          <w:sz w:val="24"/>
          <w:szCs w:val="24"/>
          <w:lang w:val="es-ES"/>
        </w:rPr>
        <w:t>. En la aplicación cliente</w:t>
      </w:r>
      <w:r w:rsidR="0094338C">
        <w:rPr>
          <w:rFonts w:cs="Arial"/>
          <w:sz w:val="24"/>
          <w:szCs w:val="24"/>
          <w:lang w:val="es-ES"/>
        </w:rPr>
        <w:t xml:space="preserve"> </w:t>
      </w:r>
      <w:r>
        <w:rPr>
          <w:rFonts w:cs="Arial"/>
          <w:sz w:val="24"/>
          <w:szCs w:val="24"/>
          <w:lang w:val="es-ES"/>
        </w:rPr>
        <w:t>se implementó la subscripción</w:t>
      </w:r>
      <w:r w:rsidR="00687155">
        <w:rPr>
          <w:rFonts w:cs="Arial"/>
          <w:sz w:val="24"/>
          <w:szCs w:val="24"/>
          <w:lang w:val="es-ES"/>
        </w:rPr>
        <w:t xml:space="preserve"> a dicha </w:t>
      </w:r>
      <w:r w:rsidR="00ED0D95">
        <w:rPr>
          <w:rFonts w:cs="Arial"/>
          <w:sz w:val="24"/>
          <w:szCs w:val="24"/>
          <w:lang w:val="es-ES"/>
        </w:rPr>
        <w:t>base de datos</w:t>
      </w:r>
      <w:r w:rsidR="00687155">
        <w:rPr>
          <w:rFonts w:cs="Arial"/>
          <w:sz w:val="24"/>
          <w:szCs w:val="24"/>
          <w:lang w:val="es-ES"/>
        </w:rPr>
        <w:t xml:space="preserve"> para obtener actualizaciones,</w:t>
      </w:r>
      <w:r w:rsidR="0094338C" w:rsidRPr="0094338C">
        <w:rPr>
          <w:rFonts w:cs="Arial"/>
          <w:sz w:val="24"/>
          <w:szCs w:val="24"/>
          <w:lang w:val="es-ES"/>
        </w:rPr>
        <w:t xml:space="preserve"> </w:t>
      </w:r>
      <w:r w:rsidR="00ED0D95">
        <w:rPr>
          <w:rFonts w:cs="Arial"/>
          <w:sz w:val="24"/>
          <w:szCs w:val="24"/>
          <w:lang w:val="es-ES"/>
        </w:rPr>
        <w:t>se agregó Google Maps</w:t>
      </w:r>
      <w:r w:rsidR="0094338C" w:rsidRPr="0094338C">
        <w:rPr>
          <w:rFonts w:cs="Arial"/>
          <w:sz w:val="24"/>
          <w:szCs w:val="24"/>
          <w:lang w:val="es-ES"/>
        </w:rPr>
        <w:t>, junto con los marcadores y las animaciones de la cámara</w:t>
      </w:r>
      <w:r w:rsidR="002F2411">
        <w:rPr>
          <w:rFonts w:cs="Arial"/>
          <w:sz w:val="24"/>
          <w:szCs w:val="24"/>
          <w:lang w:val="es-ES"/>
        </w:rPr>
        <w:t>.</w:t>
      </w:r>
      <w:r w:rsidR="0011701E">
        <w:rPr>
          <w:rFonts w:cs="Arial"/>
          <w:sz w:val="24"/>
          <w:szCs w:val="24"/>
          <w:lang w:val="es-ES"/>
        </w:rPr>
        <w:t xml:space="preserve"> Se utilizó el SDK</w:t>
      </w:r>
      <w:r w:rsidR="0011701E" w:rsidRPr="0011701E">
        <w:rPr>
          <w:rFonts w:cs="Arial"/>
          <w:sz w:val="24"/>
          <w:szCs w:val="24"/>
          <w:lang w:val="es-ES"/>
        </w:rPr>
        <w:t xml:space="preserve"> Android con </w:t>
      </w:r>
      <w:r w:rsidR="00F3696D">
        <w:rPr>
          <w:rFonts w:cs="Arial"/>
          <w:sz w:val="24"/>
          <w:szCs w:val="24"/>
          <w:lang w:val="es-ES"/>
        </w:rPr>
        <w:t xml:space="preserve">el IDE </w:t>
      </w:r>
      <w:r w:rsidR="0011701E" w:rsidRPr="0011701E">
        <w:rPr>
          <w:rFonts w:cs="Arial"/>
          <w:sz w:val="24"/>
          <w:szCs w:val="24"/>
          <w:lang w:val="es-ES"/>
        </w:rPr>
        <w:t>Android Studio, Java y Gradle.</w:t>
      </w:r>
    </w:p>
    <w:p w14:paraId="585FDE2B" w14:textId="70DAF31B" w:rsidR="00A9687C" w:rsidRDefault="00F3696D" w:rsidP="007D766D">
      <w:pPr>
        <w:rPr>
          <w:rFonts w:cs="Arial"/>
          <w:sz w:val="24"/>
          <w:szCs w:val="24"/>
          <w:lang w:val="es-ES"/>
        </w:rPr>
      </w:pPr>
      <w:r>
        <w:rPr>
          <w:rFonts w:cs="Arial"/>
          <w:sz w:val="24"/>
          <w:szCs w:val="24"/>
          <w:lang w:val="es-ES"/>
        </w:rPr>
        <w:t>S</w:t>
      </w:r>
      <w:r w:rsidR="007D766D">
        <w:rPr>
          <w:rFonts w:cs="Arial"/>
          <w:sz w:val="24"/>
          <w:szCs w:val="24"/>
          <w:lang w:val="es-ES"/>
        </w:rPr>
        <w:t>e creó un proyecto en la Consola de Firebase (</w:t>
      </w:r>
      <w:hyperlink r:id="rId10" w:history="1">
        <w:r w:rsidR="007D766D" w:rsidRPr="009444F1">
          <w:rPr>
            <w:rStyle w:val="Hyperlink"/>
            <w:rFonts w:cs="Arial"/>
            <w:sz w:val="24"/>
            <w:szCs w:val="24"/>
            <w:lang w:val="es-ES"/>
          </w:rPr>
          <w:t>https://console.firebase.google.com/</w:t>
        </w:r>
      </w:hyperlink>
      <w:r w:rsidR="007D766D">
        <w:rPr>
          <w:rFonts w:cs="Arial"/>
          <w:sz w:val="24"/>
          <w:szCs w:val="24"/>
          <w:lang w:val="es-ES"/>
        </w:rPr>
        <w:t xml:space="preserve"> ) y luego se habilitó el m</w:t>
      </w:r>
      <w:r w:rsidR="007D766D" w:rsidRPr="007D766D">
        <w:rPr>
          <w:rFonts w:cs="Arial"/>
          <w:sz w:val="24"/>
          <w:szCs w:val="24"/>
          <w:lang w:val="es-ES"/>
        </w:rPr>
        <w:t xml:space="preserve">étodo de inicio de </w:t>
      </w:r>
      <w:r w:rsidR="007D766D">
        <w:rPr>
          <w:rFonts w:cs="Arial"/>
          <w:sz w:val="24"/>
          <w:szCs w:val="24"/>
          <w:lang w:val="es-ES"/>
        </w:rPr>
        <w:t xml:space="preserve">sesión mediante </w:t>
      </w:r>
      <w:r w:rsidR="007D766D" w:rsidRPr="007D766D">
        <w:rPr>
          <w:rFonts w:cs="Arial"/>
          <w:sz w:val="24"/>
          <w:szCs w:val="24"/>
          <w:lang w:val="es-ES"/>
        </w:rPr>
        <w:t>Correo electrónico / Contraseña</w:t>
      </w:r>
      <w:r w:rsidR="007D766D">
        <w:rPr>
          <w:rFonts w:cs="Arial"/>
          <w:sz w:val="24"/>
          <w:szCs w:val="24"/>
          <w:lang w:val="es-ES"/>
        </w:rPr>
        <w:t>.</w:t>
      </w:r>
      <w:r w:rsidRPr="00F3696D">
        <w:rPr>
          <w:lang w:val="es-ES"/>
        </w:rPr>
        <w:t xml:space="preserve"> </w:t>
      </w:r>
      <w:r>
        <w:rPr>
          <w:rFonts w:cs="Arial"/>
          <w:sz w:val="24"/>
          <w:szCs w:val="24"/>
          <w:lang w:val="es-ES"/>
        </w:rPr>
        <w:t>Se hizo la conexión de la</w:t>
      </w:r>
      <w:r w:rsidRPr="00F3696D">
        <w:rPr>
          <w:rFonts w:cs="Arial"/>
          <w:sz w:val="24"/>
          <w:szCs w:val="24"/>
          <w:lang w:val="es-ES"/>
        </w:rPr>
        <w:t xml:space="preserve"> aplicación</w:t>
      </w:r>
      <w:r>
        <w:rPr>
          <w:rFonts w:cs="Arial"/>
          <w:sz w:val="24"/>
          <w:szCs w:val="24"/>
          <w:lang w:val="es-ES"/>
        </w:rPr>
        <w:t xml:space="preserve"> móvil </w:t>
      </w:r>
      <w:r w:rsidRPr="00F3696D">
        <w:rPr>
          <w:rFonts w:cs="Arial"/>
          <w:sz w:val="24"/>
          <w:szCs w:val="24"/>
          <w:lang w:val="es-ES"/>
        </w:rPr>
        <w:t>a Firebase usando el Asistent</w:t>
      </w:r>
      <w:r>
        <w:rPr>
          <w:rFonts w:cs="Arial"/>
          <w:sz w:val="24"/>
          <w:szCs w:val="24"/>
          <w:lang w:val="es-ES"/>
        </w:rPr>
        <w:t>e de Firebase incorporado en el IDE Android Studio.</w:t>
      </w:r>
    </w:p>
    <w:p w14:paraId="48693D72" w14:textId="77777777" w:rsidR="000A0B7E" w:rsidRDefault="00173079" w:rsidP="000A0B7E">
      <w:pPr>
        <w:keepNext/>
        <w:jc w:val="center"/>
      </w:pPr>
      <w:r w:rsidRPr="00173079">
        <w:rPr>
          <w:rFonts w:cs="Arial"/>
          <w:sz w:val="24"/>
          <w:szCs w:val="24"/>
          <w:lang w:val="es-ES"/>
        </w:rPr>
        <w:drawing>
          <wp:inline distT="0" distB="0" distL="0" distR="0" wp14:anchorId="3E96295D" wp14:editId="034E5606">
            <wp:extent cx="3732502" cy="1471135"/>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2556" cy="1486922"/>
                    </a:xfrm>
                    <a:prstGeom prst="rect">
                      <a:avLst/>
                    </a:prstGeom>
                  </pic:spPr>
                </pic:pic>
              </a:graphicData>
            </a:graphic>
          </wp:inline>
        </w:drawing>
      </w:r>
    </w:p>
    <w:p w14:paraId="48C033C7" w14:textId="410DBEF8" w:rsidR="00173079" w:rsidRPr="000A0B7E" w:rsidRDefault="000A0B7E" w:rsidP="000A0B7E">
      <w:pPr>
        <w:pStyle w:val="Caption"/>
        <w:jc w:val="center"/>
        <w:rPr>
          <w:rFonts w:cs="Arial"/>
          <w:sz w:val="24"/>
          <w:szCs w:val="24"/>
          <w:lang w:val="es-ES"/>
        </w:rPr>
      </w:pPr>
      <w:r w:rsidRPr="000A0B7E">
        <w:rPr>
          <w:lang w:val="es-ES"/>
        </w:rPr>
        <w:t xml:space="preserve">Figura </w:t>
      </w:r>
      <w:r>
        <w:fldChar w:fldCharType="begin"/>
      </w:r>
      <w:r w:rsidRPr="000A0B7E">
        <w:rPr>
          <w:lang w:val="es-ES"/>
        </w:rPr>
        <w:instrText xml:space="preserve"> SEQ Figura \* ARABIC </w:instrText>
      </w:r>
      <w:r>
        <w:fldChar w:fldCharType="separate"/>
      </w:r>
      <w:r w:rsidR="00AD5D90">
        <w:rPr>
          <w:noProof/>
          <w:lang w:val="es-ES"/>
        </w:rPr>
        <w:t>1</w:t>
      </w:r>
      <w:r>
        <w:fldChar w:fldCharType="end"/>
      </w:r>
      <w:r w:rsidRPr="000A0B7E">
        <w:rPr>
          <w:lang w:val="es-ES"/>
        </w:rPr>
        <w:t>: Aplicaciones móviles desarrolladas sobre plataforma Android.</w:t>
      </w:r>
    </w:p>
    <w:p w14:paraId="1AAD4AB2" w14:textId="77777777" w:rsidR="00A9687C" w:rsidRDefault="00A9687C" w:rsidP="007D766D">
      <w:pPr>
        <w:rPr>
          <w:rFonts w:cs="Arial"/>
          <w:sz w:val="24"/>
          <w:szCs w:val="24"/>
          <w:lang w:val="es-ES"/>
        </w:rPr>
      </w:pPr>
    </w:p>
    <w:p w14:paraId="3018DB26" w14:textId="6E5DE743" w:rsidR="00A9687C" w:rsidRDefault="00A9687C" w:rsidP="00993372">
      <w:pPr>
        <w:pStyle w:val="Heading2"/>
        <w:numPr>
          <w:ilvl w:val="1"/>
          <w:numId w:val="6"/>
        </w:numPr>
      </w:pPr>
      <w:r>
        <w:t>Servicio de rastreo CICEMÓVIL</w:t>
      </w:r>
    </w:p>
    <w:p w14:paraId="449BFE19" w14:textId="088E875E" w:rsidR="00A9687C" w:rsidRDefault="00A9687C" w:rsidP="007D766D">
      <w:pPr>
        <w:rPr>
          <w:rFonts w:cs="Arial"/>
          <w:sz w:val="24"/>
          <w:szCs w:val="24"/>
          <w:lang w:val="es-ES"/>
        </w:rPr>
      </w:pPr>
      <w:r w:rsidRPr="00A9687C">
        <w:rPr>
          <w:rFonts w:cs="Arial"/>
          <w:sz w:val="24"/>
          <w:szCs w:val="24"/>
          <w:lang w:val="es-ES"/>
        </w:rPr>
        <w:t xml:space="preserve">La aplicación </w:t>
      </w:r>
      <w:r w:rsidR="006E431B">
        <w:rPr>
          <w:rFonts w:cs="Arial"/>
          <w:sz w:val="24"/>
          <w:szCs w:val="24"/>
          <w:lang w:val="es-ES"/>
        </w:rPr>
        <w:t>CICEMÓVIL</w:t>
      </w:r>
      <w:r w:rsidRPr="00A9687C">
        <w:rPr>
          <w:rFonts w:cs="Arial"/>
          <w:sz w:val="24"/>
          <w:szCs w:val="24"/>
          <w:lang w:val="es-ES"/>
        </w:rPr>
        <w:t xml:space="preserve"> rastreará la ubicación del dispositivo y lo almacenará en Firebase. Utilizaremos un servicio de Android que permitirá que el seguimiento de ubicación ocurra independientemente de cualquier elemento de la interfaz de usuario.</w:t>
      </w:r>
      <w:r w:rsidR="006E431B">
        <w:rPr>
          <w:rFonts w:cs="Arial"/>
          <w:sz w:val="24"/>
          <w:szCs w:val="24"/>
          <w:lang w:val="es-ES"/>
        </w:rPr>
        <w:t xml:space="preserve"> </w:t>
      </w:r>
      <w:r w:rsidR="006E431B" w:rsidRPr="006E431B">
        <w:rPr>
          <w:rFonts w:cs="Arial"/>
          <w:sz w:val="24"/>
          <w:szCs w:val="24"/>
          <w:lang w:val="es-ES"/>
        </w:rPr>
        <w:t xml:space="preserve">Una buena práctica para aplicar cuando se realiza un seguimiento de la </w:t>
      </w:r>
      <w:r w:rsidR="006E431B" w:rsidRPr="006E431B">
        <w:rPr>
          <w:rFonts w:cs="Arial"/>
          <w:sz w:val="24"/>
          <w:szCs w:val="24"/>
          <w:lang w:val="es-ES"/>
        </w:rPr>
        <w:lastRenderedPageBreak/>
        <w:t xml:space="preserve">ubicación del usuario es garantizar que siempre estén al tanto de que su ubicación se está rastreando. Para hacer esto, </w:t>
      </w:r>
      <w:r w:rsidR="006E431B">
        <w:rPr>
          <w:rFonts w:cs="Arial"/>
          <w:sz w:val="24"/>
          <w:szCs w:val="24"/>
          <w:lang w:val="es-ES"/>
        </w:rPr>
        <w:t>utilizamos</w:t>
      </w:r>
      <w:r w:rsidR="006E431B" w:rsidRPr="006E431B">
        <w:rPr>
          <w:rFonts w:cs="Arial"/>
          <w:sz w:val="24"/>
          <w:szCs w:val="24"/>
          <w:lang w:val="es-ES"/>
        </w:rPr>
        <w:t xml:space="preserve"> una notificación persistente que cierra la aplicación cuando se toca la notificación.</w:t>
      </w:r>
    </w:p>
    <w:p w14:paraId="3D948E76" w14:textId="4E255F1E" w:rsidR="00805AEF" w:rsidRDefault="00805AEF" w:rsidP="007D766D">
      <w:pPr>
        <w:rPr>
          <w:rFonts w:cs="Arial"/>
          <w:sz w:val="24"/>
          <w:szCs w:val="24"/>
          <w:lang w:val="es-ES"/>
        </w:rPr>
      </w:pPr>
      <w:r>
        <w:rPr>
          <w:rFonts w:cs="Arial"/>
          <w:sz w:val="24"/>
          <w:szCs w:val="24"/>
          <w:lang w:val="es-ES"/>
        </w:rPr>
        <w:t>A</w:t>
      </w:r>
      <w:r w:rsidRPr="00805AEF">
        <w:rPr>
          <w:rFonts w:cs="Arial"/>
          <w:sz w:val="24"/>
          <w:szCs w:val="24"/>
          <w:lang w:val="es-ES"/>
        </w:rPr>
        <w:t xml:space="preserve">gregaremos las cadenas que necesitamos para la aplicación, como el texto de la notificación, el correo electrónico y la contraseña que creó </w:t>
      </w:r>
      <w:r>
        <w:rPr>
          <w:rFonts w:cs="Arial"/>
          <w:sz w:val="24"/>
          <w:szCs w:val="24"/>
          <w:lang w:val="es-ES"/>
        </w:rPr>
        <w:t>en Firebase</w:t>
      </w:r>
      <w:r w:rsidRPr="00805AEF">
        <w:rPr>
          <w:rFonts w:cs="Arial"/>
          <w:sz w:val="24"/>
          <w:szCs w:val="24"/>
          <w:lang w:val="es-ES"/>
        </w:rPr>
        <w:t>, así como una identificación para el dispositivo en particular que se utiliza para identificarlo de manera única, por ejemplo, la licencia placa del vehículo siendo rastreado.</w:t>
      </w:r>
    </w:p>
    <w:p w14:paraId="6980B049" w14:textId="77777777" w:rsidR="005E2908" w:rsidRDefault="0035126C" w:rsidP="0035126C">
      <w:pPr>
        <w:rPr>
          <w:rFonts w:cs="Arial"/>
          <w:sz w:val="24"/>
          <w:szCs w:val="24"/>
          <w:lang w:val="es-ES"/>
        </w:rPr>
      </w:pPr>
      <w:r w:rsidRPr="0035126C">
        <w:rPr>
          <w:rFonts w:cs="Arial"/>
          <w:sz w:val="24"/>
          <w:szCs w:val="24"/>
          <w:lang w:val="es-ES"/>
        </w:rPr>
        <w:t xml:space="preserve">También </w:t>
      </w:r>
      <w:r>
        <w:rPr>
          <w:rFonts w:cs="Arial"/>
          <w:sz w:val="24"/>
          <w:szCs w:val="24"/>
          <w:lang w:val="es-ES"/>
        </w:rPr>
        <w:t>adicionamos código XML en</w:t>
      </w:r>
      <w:r w:rsidRPr="0035126C">
        <w:rPr>
          <w:rFonts w:cs="Arial"/>
          <w:sz w:val="24"/>
          <w:szCs w:val="24"/>
          <w:lang w:val="es-ES"/>
        </w:rPr>
        <w:t xml:space="preserve"> </w:t>
      </w:r>
      <w:r>
        <w:rPr>
          <w:rFonts w:cs="Arial"/>
          <w:sz w:val="24"/>
          <w:szCs w:val="24"/>
          <w:lang w:val="es-ES"/>
        </w:rPr>
        <w:t>el fichero</w:t>
      </w:r>
      <w:r w:rsidRPr="0035126C">
        <w:rPr>
          <w:rFonts w:cs="Arial"/>
          <w:sz w:val="24"/>
          <w:szCs w:val="24"/>
          <w:lang w:val="es-ES"/>
        </w:rPr>
        <w:t xml:space="preserve"> Andro</w:t>
      </w:r>
      <w:r>
        <w:rPr>
          <w:rFonts w:cs="Arial"/>
          <w:sz w:val="24"/>
          <w:szCs w:val="24"/>
          <w:lang w:val="es-ES"/>
        </w:rPr>
        <w:t xml:space="preserve">idManifest.xml </w:t>
      </w:r>
      <w:r w:rsidR="005E2908">
        <w:rPr>
          <w:rFonts w:cs="Arial"/>
          <w:sz w:val="24"/>
          <w:szCs w:val="24"/>
          <w:lang w:val="es-ES"/>
        </w:rPr>
        <w:t xml:space="preserve">para incluir los permisos </w:t>
      </w:r>
      <w:r>
        <w:rPr>
          <w:rFonts w:cs="Arial"/>
          <w:sz w:val="24"/>
          <w:szCs w:val="24"/>
          <w:lang w:val="es-ES"/>
        </w:rPr>
        <w:t>que la aplicación necesita:</w:t>
      </w:r>
    </w:p>
    <w:p w14:paraId="7130CFA0" w14:textId="01562F21" w:rsidR="005E2908" w:rsidRPr="005E2908" w:rsidRDefault="0035126C" w:rsidP="00993372">
      <w:pPr>
        <w:pStyle w:val="ListParagraph"/>
        <w:numPr>
          <w:ilvl w:val="0"/>
          <w:numId w:val="8"/>
        </w:numPr>
        <w:rPr>
          <w:rFonts w:cs="Arial"/>
          <w:sz w:val="24"/>
          <w:szCs w:val="24"/>
        </w:rPr>
      </w:pPr>
      <w:r w:rsidRPr="005E2908">
        <w:rPr>
          <w:rFonts w:cs="Arial"/>
          <w:sz w:val="24"/>
          <w:szCs w:val="24"/>
        </w:rPr>
        <w:t>android.pe</w:t>
      </w:r>
      <w:r w:rsidRPr="005E2908">
        <w:rPr>
          <w:rFonts w:cs="Arial"/>
          <w:sz w:val="24"/>
          <w:szCs w:val="24"/>
        </w:rPr>
        <w:t>rmissio</w:t>
      </w:r>
      <w:r w:rsidR="005E2908" w:rsidRPr="005E2908">
        <w:rPr>
          <w:rFonts w:cs="Arial"/>
          <w:sz w:val="24"/>
          <w:szCs w:val="24"/>
        </w:rPr>
        <w:t>n.ACCESS_FINE_LOCATION</w:t>
      </w:r>
    </w:p>
    <w:p w14:paraId="67ED0314" w14:textId="7765395A" w:rsidR="0035126C" w:rsidRPr="005E2908" w:rsidRDefault="005E2908" w:rsidP="00993372">
      <w:pPr>
        <w:pStyle w:val="ListParagraph"/>
        <w:numPr>
          <w:ilvl w:val="0"/>
          <w:numId w:val="8"/>
        </w:numPr>
        <w:rPr>
          <w:rFonts w:cs="Arial"/>
          <w:sz w:val="24"/>
          <w:szCs w:val="24"/>
        </w:rPr>
      </w:pPr>
      <w:r w:rsidRPr="005E2908">
        <w:rPr>
          <w:rFonts w:cs="Arial"/>
          <w:sz w:val="24"/>
          <w:szCs w:val="24"/>
        </w:rPr>
        <w:t>android.permission.INTERNET</w:t>
      </w:r>
    </w:p>
    <w:p w14:paraId="38EF258E" w14:textId="60707F2B" w:rsidR="0035126C" w:rsidRDefault="005F5473" w:rsidP="0035126C">
      <w:pPr>
        <w:rPr>
          <w:rFonts w:cs="Arial"/>
          <w:sz w:val="24"/>
          <w:szCs w:val="24"/>
          <w:lang w:val="es-ES"/>
        </w:rPr>
      </w:pPr>
      <w:r>
        <w:rPr>
          <w:rFonts w:cs="Arial"/>
          <w:sz w:val="24"/>
          <w:szCs w:val="24"/>
          <w:lang w:val="es-ES"/>
        </w:rPr>
        <w:t>En la clase de la actividad de seguimiento verificamos</w:t>
      </w:r>
      <w:r w:rsidRPr="005F5473">
        <w:rPr>
          <w:rFonts w:cs="Arial"/>
          <w:sz w:val="24"/>
          <w:szCs w:val="24"/>
          <w:lang w:val="es-ES"/>
        </w:rPr>
        <w:t xml:space="preserve"> que el GPS esté habilitado y que se hayan otorgado los permisos de ubicación (solicitándolos s</w:t>
      </w:r>
      <w:r>
        <w:rPr>
          <w:rFonts w:cs="Arial"/>
          <w:sz w:val="24"/>
          <w:szCs w:val="24"/>
          <w:lang w:val="es-ES"/>
        </w:rPr>
        <w:t>i no lo han hecho), luego iniciamos</w:t>
      </w:r>
      <w:r w:rsidRPr="005F5473">
        <w:rPr>
          <w:rFonts w:cs="Arial"/>
          <w:sz w:val="24"/>
          <w:szCs w:val="24"/>
          <w:lang w:val="es-ES"/>
        </w:rPr>
        <w:t xml:space="preserve"> nuestro servicio. Una vez que se inicia el ser</w:t>
      </w:r>
      <w:r>
        <w:rPr>
          <w:rFonts w:cs="Arial"/>
          <w:sz w:val="24"/>
          <w:szCs w:val="24"/>
          <w:lang w:val="es-ES"/>
        </w:rPr>
        <w:t>vicio, la actividad se ya que ya no es necesaria</w:t>
      </w:r>
      <w:r w:rsidRPr="005F5473">
        <w:rPr>
          <w:rFonts w:cs="Arial"/>
          <w:sz w:val="24"/>
          <w:szCs w:val="24"/>
          <w:lang w:val="es-ES"/>
        </w:rPr>
        <w:t>.</w:t>
      </w:r>
    </w:p>
    <w:p w14:paraId="6E89D502" w14:textId="7FDC1A86" w:rsidR="002E64D1" w:rsidRDefault="002E64D1" w:rsidP="0035126C">
      <w:pPr>
        <w:rPr>
          <w:rFonts w:cs="Arial"/>
          <w:sz w:val="24"/>
          <w:szCs w:val="24"/>
          <w:lang w:val="es-ES"/>
        </w:rPr>
      </w:pPr>
      <w:r>
        <w:rPr>
          <w:rFonts w:cs="Arial"/>
          <w:sz w:val="24"/>
          <w:szCs w:val="24"/>
          <w:lang w:val="es-ES"/>
        </w:rPr>
        <w:t>Al ejecutar la aplicación se ve</w:t>
      </w:r>
      <w:r w:rsidRPr="002E64D1">
        <w:rPr>
          <w:rFonts w:cs="Arial"/>
          <w:sz w:val="24"/>
          <w:szCs w:val="24"/>
          <w:lang w:val="es-ES"/>
        </w:rPr>
        <w:t xml:space="preserve"> la notificación persistente que se muestra</w:t>
      </w:r>
      <w:r w:rsidR="006738B0">
        <w:rPr>
          <w:rFonts w:cs="Arial"/>
          <w:sz w:val="24"/>
          <w:szCs w:val="24"/>
          <w:lang w:val="es-ES"/>
        </w:rPr>
        <w:t xml:space="preserve"> </w:t>
      </w:r>
      <w:r w:rsidRPr="002E64D1">
        <w:rPr>
          <w:rFonts w:cs="Arial"/>
          <w:sz w:val="24"/>
          <w:szCs w:val="24"/>
          <w:lang w:val="es-ES"/>
        </w:rPr>
        <w:t>que cuando se toca debe cerrar por completo la aplicación</w:t>
      </w:r>
      <w:r w:rsidR="002C0DD1">
        <w:rPr>
          <w:rFonts w:cs="Arial"/>
          <w:sz w:val="24"/>
          <w:szCs w:val="24"/>
          <w:lang w:val="es-ES"/>
        </w:rPr>
        <w:t xml:space="preserve"> </w:t>
      </w:r>
      <w:r w:rsidR="002C0DD1">
        <w:rPr>
          <w:rFonts w:cs="Arial"/>
          <w:sz w:val="24"/>
          <w:szCs w:val="24"/>
          <w:lang w:val="es-ES"/>
        </w:rPr>
        <w:t>(</w:t>
      </w:r>
      <w:r w:rsidR="000A0B7E">
        <w:rPr>
          <w:rFonts w:cs="Arial"/>
          <w:sz w:val="24"/>
          <w:szCs w:val="24"/>
          <w:lang w:val="es-ES"/>
        </w:rPr>
        <w:t>ver figura 2</w:t>
      </w:r>
      <w:r w:rsidR="002C0DD1">
        <w:rPr>
          <w:rFonts w:cs="Arial"/>
          <w:sz w:val="24"/>
          <w:szCs w:val="24"/>
          <w:lang w:val="es-ES"/>
        </w:rPr>
        <w:t>)</w:t>
      </w:r>
      <w:r w:rsidRPr="002E64D1">
        <w:rPr>
          <w:rFonts w:cs="Arial"/>
          <w:sz w:val="24"/>
          <w:szCs w:val="24"/>
          <w:lang w:val="es-ES"/>
        </w:rPr>
        <w:t xml:space="preserve">. También se le pedirá </w:t>
      </w:r>
      <w:r>
        <w:rPr>
          <w:rFonts w:cs="Arial"/>
          <w:sz w:val="24"/>
          <w:szCs w:val="24"/>
          <w:lang w:val="es-ES"/>
        </w:rPr>
        <w:t xml:space="preserve">al usuario </w:t>
      </w:r>
      <w:r w:rsidRPr="002E64D1">
        <w:rPr>
          <w:rFonts w:cs="Arial"/>
          <w:sz w:val="24"/>
          <w:szCs w:val="24"/>
          <w:lang w:val="es-ES"/>
        </w:rPr>
        <w:t>que conceda permiso a la aplicación para solicitar actualizaciones de ubicación cuando se ejecute.</w:t>
      </w:r>
    </w:p>
    <w:p w14:paraId="6571C0C3" w14:textId="77777777" w:rsidR="006738B0" w:rsidRPr="0035126C" w:rsidRDefault="006738B0" w:rsidP="0035126C">
      <w:pPr>
        <w:rPr>
          <w:rFonts w:cs="Arial"/>
          <w:sz w:val="24"/>
          <w:szCs w:val="24"/>
          <w:lang w:val="es-ES"/>
        </w:rPr>
      </w:pPr>
    </w:p>
    <w:p w14:paraId="324DE974" w14:textId="77777777" w:rsidR="006738B0" w:rsidRDefault="006738B0" w:rsidP="002C0DD1">
      <w:pPr>
        <w:keepNext/>
        <w:jc w:val="center"/>
      </w:pPr>
      <w:r>
        <w:rPr>
          <w:rFonts w:cs="Arial"/>
          <w:noProof/>
          <w:sz w:val="24"/>
          <w:szCs w:val="24"/>
        </w:rPr>
        <w:lastRenderedPageBreak/>
        <w:drawing>
          <wp:inline distT="0" distB="0" distL="0" distR="0" wp14:anchorId="6A6E3E49" wp14:editId="4D38680B">
            <wp:extent cx="5124478" cy="2787688"/>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ulado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33282" cy="2792477"/>
                    </a:xfrm>
                    <a:prstGeom prst="rect">
                      <a:avLst/>
                    </a:prstGeom>
                  </pic:spPr>
                </pic:pic>
              </a:graphicData>
            </a:graphic>
          </wp:inline>
        </w:drawing>
      </w:r>
    </w:p>
    <w:p w14:paraId="0A9C11C0" w14:textId="51349A13" w:rsidR="0035126C" w:rsidRPr="006738B0" w:rsidRDefault="006738B0" w:rsidP="006738B0">
      <w:pPr>
        <w:pStyle w:val="Caption"/>
        <w:jc w:val="center"/>
        <w:rPr>
          <w:rFonts w:cs="Arial"/>
          <w:sz w:val="24"/>
          <w:szCs w:val="24"/>
          <w:lang w:val="es-ES"/>
        </w:rPr>
      </w:pPr>
      <w:r w:rsidRPr="006738B0">
        <w:rPr>
          <w:lang w:val="es-ES"/>
        </w:rPr>
        <w:t xml:space="preserve">Figura </w:t>
      </w:r>
      <w:r w:rsidRPr="006738B0">
        <w:rPr>
          <w:lang w:val="es-ES"/>
        </w:rPr>
        <w:fldChar w:fldCharType="begin"/>
      </w:r>
      <w:r w:rsidRPr="006738B0">
        <w:rPr>
          <w:lang w:val="es-ES"/>
        </w:rPr>
        <w:instrText xml:space="preserve"> SEQ Figura \* ARABIC </w:instrText>
      </w:r>
      <w:r w:rsidRPr="006738B0">
        <w:rPr>
          <w:lang w:val="es-ES"/>
        </w:rPr>
        <w:fldChar w:fldCharType="separate"/>
      </w:r>
      <w:r w:rsidR="00AD5D90">
        <w:rPr>
          <w:noProof/>
          <w:lang w:val="es-ES"/>
        </w:rPr>
        <w:t>2</w:t>
      </w:r>
      <w:r w:rsidRPr="006738B0">
        <w:rPr>
          <w:lang w:val="es-ES"/>
        </w:rPr>
        <w:fldChar w:fldCharType="end"/>
      </w:r>
      <w:r w:rsidRPr="006738B0">
        <w:rPr>
          <w:lang w:val="es-ES"/>
        </w:rPr>
        <w:t>: Notificación persistente de rastreo.</w:t>
      </w:r>
    </w:p>
    <w:p w14:paraId="2C909AEE" w14:textId="77777777" w:rsidR="0035126C" w:rsidRPr="0035126C" w:rsidRDefault="0035126C" w:rsidP="007D766D">
      <w:pPr>
        <w:rPr>
          <w:rFonts w:cs="Arial"/>
          <w:sz w:val="24"/>
          <w:szCs w:val="24"/>
          <w:lang w:val="es-ES"/>
        </w:rPr>
      </w:pPr>
    </w:p>
    <w:p w14:paraId="629CB233" w14:textId="13EAA58A" w:rsidR="00FE179C" w:rsidRPr="00FE179C" w:rsidRDefault="00640B1A" w:rsidP="00FE179C">
      <w:pPr>
        <w:rPr>
          <w:rFonts w:cs="Arial"/>
          <w:sz w:val="24"/>
          <w:szCs w:val="24"/>
          <w:lang w:val="es-ES"/>
        </w:rPr>
      </w:pPr>
      <w:r w:rsidRPr="00640B1A">
        <w:rPr>
          <w:rFonts w:cs="Arial"/>
          <w:sz w:val="24"/>
          <w:szCs w:val="24"/>
          <w:lang w:val="es-ES"/>
        </w:rPr>
        <w:t>Cuando iniciamos sesión correctamente en Firebase, iniciamos la solicitud para rastrear la ubicación del dispositivo, a través del método requestLocationUpdates ()</w:t>
      </w:r>
      <w:r>
        <w:rPr>
          <w:rFonts w:cs="Arial"/>
          <w:sz w:val="24"/>
          <w:szCs w:val="24"/>
          <w:lang w:val="es-ES"/>
        </w:rPr>
        <w:t>.</w:t>
      </w:r>
      <w:r w:rsidR="00FE179C">
        <w:rPr>
          <w:rFonts w:cs="Arial"/>
          <w:sz w:val="24"/>
          <w:szCs w:val="24"/>
          <w:lang w:val="es-ES"/>
        </w:rPr>
        <w:t xml:space="preserve"> En dicho método se crea</w:t>
      </w:r>
      <w:r w:rsidR="00FE179C" w:rsidRPr="00FE179C">
        <w:rPr>
          <w:rFonts w:cs="Arial"/>
          <w:sz w:val="24"/>
          <w:szCs w:val="24"/>
          <w:lang w:val="es-ES"/>
        </w:rPr>
        <w:t xml:space="preserve"> una solicitud para recibir actualizaciones de ubicación con FusedLocationProvider, y al recibir una nueva ubicación, la almacenamos en Firebase.</w:t>
      </w:r>
    </w:p>
    <w:p w14:paraId="1018BCAF" w14:textId="282D5DDA" w:rsidR="003F1C97" w:rsidRDefault="00FE179C" w:rsidP="00FE179C">
      <w:pPr>
        <w:rPr>
          <w:rFonts w:cs="Arial"/>
          <w:sz w:val="24"/>
          <w:szCs w:val="24"/>
          <w:lang w:val="es-ES"/>
        </w:rPr>
      </w:pPr>
      <w:r>
        <w:rPr>
          <w:rFonts w:cs="Arial"/>
          <w:sz w:val="24"/>
          <w:szCs w:val="24"/>
          <w:lang w:val="es-ES"/>
        </w:rPr>
        <w:t>C</w:t>
      </w:r>
      <w:r w:rsidRPr="00FE179C">
        <w:rPr>
          <w:rFonts w:cs="Arial"/>
          <w:sz w:val="24"/>
          <w:szCs w:val="24"/>
          <w:lang w:val="es-ES"/>
        </w:rPr>
        <w:t xml:space="preserve">uando </w:t>
      </w:r>
      <w:r>
        <w:rPr>
          <w:rFonts w:cs="Arial"/>
          <w:sz w:val="24"/>
          <w:szCs w:val="24"/>
          <w:lang w:val="es-ES"/>
        </w:rPr>
        <w:t>se ejecuta</w:t>
      </w:r>
      <w:r w:rsidRPr="00FE179C">
        <w:rPr>
          <w:rFonts w:cs="Arial"/>
          <w:sz w:val="24"/>
          <w:szCs w:val="24"/>
          <w:lang w:val="es-ES"/>
        </w:rPr>
        <w:t xml:space="preserve"> la aplicación, </w:t>
      </w:r>
      <w:r>
        <w:rPr>
          <w:rFonts w:cs="Arial"/>
          <w:sz w:val="24"/>
          <w:szCs w:val="24"/>
          <w:lang w:val="es-ES"/>
        </w:rPr>
        <w:t>se puede ver en</w:t>
      </w:r>
      <w:r w:rsidRPr="00FE179C">
        <w:rPr>
          <w:rFonts w:cs="Arial"/>
          <w:sz w:val="24"/>
          <w:szCs w:val="24"/>
          <w:lang w:val="es-ES"/>
        </w:rPr>
        <w:t xml:space="preserve"> la base de datos en tiempo real a través de la consola de Firebase, y </w:t>
      </w:r>
      <w:r>
        <w:rPr>
          <w:rFonts w:cs="Arial"/>
          <w:sz w:val="24"/>
          <w:szCs w:val="24"/>
          <w:lang w:val="es-ES"/>
        </w:rPr>
        <w:t>la</w:t>
      </w:r>
      <w:r w:rsidRPr="00FE179C">
        <w:rPr>
          <w:rFonts w:cs="Arial"/>
          <w:sz w:val="24"/>
          <w:szCs w:val="24"/>
          <w:lang w:val="es-ES"/>
        </w:rPr>
        <w:t xml:space="preserve"> ubicación actual almacenada</w:t>
      </w:r>
      <w:r w:rsidR="005D2286">
        <w:rPr>
          <w:rFonts w:cs="Arial"/>
          <w:sz w:val="24"/>
          <w:szCs w:val="24"/>
          <w:lang w:val="es-ES"/>
        </w:rPr>
        <w:t xml:space="preserve"> en la tabla “</w:t>
      </w:r>
      <w:r w:rsidR="005D2286" w:rsidRPr="005D2286">
        <w:rPr>
          <w:rFonts w:cs="Arial"/>
          <w:i/>
          <w:sz w:val="24"/>
          <w:szCs w:val="24"/>
          <w:lang w:val="es-ES"/>
        </w:rPr>
        <w:t>locations</w:t>
      </w:r>
      <w:r w:rsidR="005D2286">
        <w:rPr>
          <w:rFonts w:cs="Arial"/>
          <w:i/>
          <w:sz w:val="24"/>
          <w:szCs w:val="24"/>
          <w:lang w:val="es-ES"/>
        </w:rPr>
        <w:t>”</w:t>
      </w:r>
      <w:r w:rsidR="000A0B7E">
        <w:rPr>
          <w:rFonts w:cs="Arial"/>
          <w:sz w:val="24"/>
          <w:szCs w:val="24"/>
          <w:lang w:val="es-ES"/>
        </w:rPr>
        <w:t xml:space="preserve"> (ver figura 3</w:t>
      </w:r>
      <w:r>
        <w:rPr>
          <w:rFonts w:cs="Arial"/>
          <w:sz w:val="24"/>
          <w:szCs w:val="24"/>
          <w:lang w:val="es-ES"/>
        </w:rPr>
        <w:t>).</w:t>
      </w:r>
    </w:p>
    <w:p w14:paraId="27AAA5C8" w14:textId="77777777" w:rsidR="005D2286" w:rsidRDefault="00FE179C" w:rsidP="005D2286">
      <w:pPr>
        <w:keepNext/>
        <w:jc w:val="center"/>
      </w:pPr>
      <w:r>
        <w:rPr>
          <w:rFonts w:cs="Arial"/>
          <w:noProof/>
          <w:sz w:val="24"/>
          <w:szCs w:val="24"/>
        </w:rPr>
        <w:lastRenderedPageBreak/>
        <w:drawing>
          <wp:inline distT="0" distB="0" distL="0" distR="0" wp14:anchorId="723F6A56" wp14:editId="6C45BBF7">
            <wp:extent cx="4914928" cy="43268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 databas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0306" cy="4331561"/>
                    </a:xfrm>
                    <a:prstGeom prst="rect">
                      <a:avLst/>
                    </a:prstGeom>
                  </pic:spPr>
                </pic:pic>
              </a:graphicData>
            </a:graphic>
          </wp:inline>
        </w:drawing>
      </w:r>
    </w:p>
    <w:p w14:paraId="1A25BFC5" w14:textId="4274AFE6" w:rsidR="00FE179C" w:rsidRDefault="005D2286" w:rsidP="005D2286">
      <w:pPr>
        <w:pStyle w:val="Caption"/>
        <w:jc w:val="center"/>
        <w:rPr>
          <w:lang w:val="es-ES"/>
        </w:rPr>
      </w:pPr>
      <w:r w:rsidRPr="005D2286">
        <w:rPr>
          <w:lang w:val="es-ES"/>
        </w:rPr>
        <w:t xml:space="preserve">Figura </w:t>
      </w:r>
      <w:r>
        <w:fldChar w:fldCharType="begin"/>
      </w:r>
      <w:r w:rsidRPr="005D2286">
        <w:rPr>
          <w:lang w:val="es-ES"/>
        </w:rPr>
        <w:instrText xml:space="preserve"> SEQ Figura \* ARABIC </w:instrText>
      </w:r>
      <w:r>
        <w:fldChar w:fldCharType="separate"/>
      </w:r>
      <w:r w:rsidR="00AD5D90">
        <w:rPr>
          <w:noProof/>
          <w:lang w:val="es-ES"/>
        </w:rPr>
        <w:t>3</w:t>
      </w:r>
      <w:r>
        <w:fldChar w:fldCharType="end"/>
      </w:r>
      <w:r w:rsidRPr="005D2286">
        <w:rPr>
          <w:lang w:val="es-ES"/>
        </w:rPr>
        <w:t>:</w:t>
      </w:r>
      <w:r w:rsidR="004E7708">
        <w:rPr>
          <w:lang w:val="es-ES"/>
        </w:rPr>
        <w:t xml:space="preserve"> Ubic</w:t>
      </w:r>
      <w:r w:rsidRPr="005D2286">
        <w:rPr>
          <w:lang w:val="es-ES"/>
        </w:rPr>
        <w:t>ación actual almacenada en Firebase.</w:t>
      </w:r>
    </w:p>
    <w:p w14:paraId="0564BBD3" w14:textId="77777777" w:rsidR="00925089" w:rsidRDefault="00925089" w:rsidP="00925089">
      <w:pPr>
        <w:rPr>
          <w:lang w:val="es-ES"/>
        </w:rPr>
      </w:pPr>
    </w:p>
    <w:p w14:paraId="4E8E107D" w14:textId="37DEC5BB" w:rsidR="00497ADA" w:rsidRDefault="00497ADA" w:rsidP="00925089">
      <w:pPr>
        <w:rPr>
          <w:lang w:val="es-ES"/>
        </w:rPr>
      </w:pPr>
      <w:r>
        <w:rPr>
          <w:lang w:val="es-ES"/>
        </w:rPr>
        <w:t>Además de almacenar la ubicación en tiempo real de los vehículos, también se almacena los datos históricos de la ubicación del dispositivo lo cual permite hacer análisis inferenciales para darle mayor valor agregado a la aplicación.</w:t>
      </w:r>
      <w:r w:rsidR="00246126">
        <w:rPr>
          <w:lang w:val="es-ES"/>
        </w:rPr>
        <w:t xml:space="preserve"> Con lo cual se puede dar información a los usuarios sobre el tiempo estimado de llegada del vehículo, analizar el consumo de combustible, la planificación de mantenimientos preventivos, etc.</w:t>
      </w:r>
    </w:p>
    <w:p w14:paraId="73EA8D1F" w14:textId="3E7D9574" w:rsidR="00B179AF" w:rsidRDefault="00B179AF" w:rsidP="00925089">
      <w:pPr>
        <w:rPr>
          <w:lang w:val="es-ES"/>
        </w:rPr>
      </w:pPr>
      <w:r>
        <w:rPr>
          <w:lang w:val="es-ES"/>
        </w:rPr>
        <w:t xml:space="preserve">El código fuente de esta aplicación </w:t>
      </w:r>
      <w:r w:rsidR="002B0FBE">
        <w:rPr>
          <w:lang w:val="es-ES"/>
        </w:rPr>
        <w:t>se encuentra</w:t>
      </w:r>
      <w:r>
        <w:rPr>
          <w:lang w:val="es-ES"/>
        </w:rPr>
        <w:t xml:space="preserve"> disponible en:</w:t>
      </w:r>
    </w:p>
    <w:p w14:paraId="728CC1CC" w14:textId="0834CC43" w:rsidR="00B179AF" w:rsidRPr="00925089" w:rsidRDefault="00B179AF" w:rsidP="00925089">
      <w:pPr>
        <w:rPr>
          <w:lang w:val="es-ES"/>
        </w:rPr>
      </w:pPr>
      <w:hyperlink r:id="rId14" w:history="1">
        <w:r w:rsidRPr="009444F1">
          <w:rPr>
            <w:rStyle w:val="Hyperlink"/>
            <w:lang w:val="es-ES"/>
          </w:rPr>
          <w:t>https://github.com/legarcia2904/cicemovil</w:t>
        </w:r>
      </w:hyperlink>
      <w:r>
        <w:rPr>
          <w:lang w:val="es-ES"/>
        </w:rPr>
        <w:t xml:space="preserve"> </w:t>
      </w:r>
    </w:p>
    <w:p w14:paraId="201E8D20" w14:textId="5F5DD8CB" w:rsidR="00925089" w:rsidRDefault="00925089" w:rsidP="00993372">
      <w:pPr>
        <w:pStyle w:val="Heading2"/>
        <w:numPr>
          <w:ilvl w:val="1"/>
          <w:numId w:val="6"/>
        </w:numPr>
      </w:pPr>
      <w:r>
        <w:t xml:space="preserve"> Aplicación Mapa-</w:t>
      </w:r>
      <w:r>
        <w:t>CICEMÓVIL</w:t>
      </w:r>
    </w:p>
    <w:p w14:paraId="2AE037DA" w14:textId="7C288CBC" w:rsidR="00E83E52" w:rsidRDefault="00925089" w:rsidP="00925089">
      <w:pPr>
        <w:rPr>
          <w:rFonts w:cs="Arial"/>
          <w:sz w:val="24"/>
          <w:szCs w:val="24"/>
          <w:lang w:val="es-ES"/>
        </w:rPr>
      </w:pPr>
      <w:r w:rsidRPr="00A9687C">
        <w:rPr>
          <w:rFonts w:cs="Arial"/>
          <w:sz w:val="24"/>
          <w:szCs w:val="24"/>
          <w:lang w:val="es-ES"/>
        </w:rPr>
        <w:t xml:space="preserve">La aplicación </w:t>
      </w:r>
      <w:r w:rsidR="006E4EA2">
        <w:rPr>
          <w:rFonts w:cs="Arial"/>
          <w:sz w:val="24"/>
          <w:szCs w:val="24"/>
          <w:lang w:val="es-ES"/>
        </w:rPr>
        <w:t>Mapa-</w:t>
      </w:r>
      <w:r>
        <w:rPr>
          <w:rFonts w:cs="Arial"/>
          <w:sz w:val="24"/>
          <w:szCs w:val="24"/>
          <w:lang w:val="es-ES"/>
        </w:rPr>
        <w:t>CICEMÓVIL</w:t>
      </w:r>
      <w:r w:rsidRPr="00A9687C">
        <w:rPr>
          <w:rFonts w:cs="Arial"/>
          <w:sz w:val="24"/>
          <w:szCs w:val="24"/>
          <w:lang w:val="es-ES"/>
        </w:rPr>
        <w:t xml:space="preserve"> </w:t>
      </w:r>
      <w:r w:rsidR="006E4EA2" w:rsidRPr="006E4EA2">
        <w:rPr>
          <w:rFonts w:cs="Arial"/>
          <w:sz w:val="24"/>
          <w:szCs w:val="24"/>
          <w:lang w:val="es-ES"/>
        </w:rPr>
        <w:t>se puede usar para ver todas las instancias de la aplicación Rastreador en ejecución que representa los dispositivos que se están rastreando.</w:t>
      </w:r>
      <w:r w:rsidR="00694CFC">
        <w:rPr>
          <w:rFonts w:cs="Arial"/>
          <w:sz w:val="24"/>
          <w:szCs w:val="24"/>
          <w:lang w:val="es-ES"/>
        </w:rPr>
        <w:t xml:space="preserve"> Se utiliza una llave </w:t>
      </w:r>
      <w:r w:rsidR="0040652B">
        <w:rPr>
          <w:rFonts w:cs="Arial"/>
          <w:sz w:val="24"/>
          <w:szCs w:val="24"/>
          <w:lang w:val="es-ES"/>
        </w:rPr>
        <w:t xml:space="preserve">de proyecto creado con </w:t>
      </w:r>
      <w:r w:rsidR="00694CFC" w:rsidRPr="00694CFC">
        <w:rPr>
          <w:rFonts w:cs="Arial"/>
          <w:sz w:val="24"/>
          <w:szCs w:val="24"/>
          <w:lang w:val="es-ES"/>
        </w:rPr>
        <w:t>la consola API de Google</w:t>
      </w:r>
      <w:r w:rsidR="0002625C">
        <w:rPr>
          <w:rFonts w:cs="Arial"/>
          <w:sz w:val="24"/>
          <w:szCs w:val="24"/>
          <w:lang w:val="es-ES"/>
        </w:rPr>
        <w:t xml:space="preserve"> </w:t>
      </w:r>
      <w:r w:rsidR="0002625C">
        <w:rPr>
          <w:rFonts w:cs="Arial"/>
          <w:sz w:val="24"/>
          <w:szCs w:val="24"/>
          <w:lang w:val="es-ES"/>
        </w:rPr>
        <w:lastRenderedPageBreak/>
        <w:t>Maps y también se conecta la</w:t>
      </w:r>
      <w:r w:rsidR="0002625C" w:rsidRPr="0002625C">
        <w:rPr>
          <w:rFonts w:cs="Arial"/>
          <w:sz w:val="24"/>
          <w:szCs w:val="24"/>
          <w:lang w:val="es-ES"/>
        </w:rPr>
        <w:t xml:space="preserve"> aplicación a Firebase </w:t>
      </w:r>
      <w:r w:rsidR="0002625C">
        <w:rPr>
          <w:rFonts w:cs="Arial"/>
          <w:sz w:val="24"/>
          <w:szCs w:val="24"/>
          <w:lang w:val="es-ES"/>
        </w:rPr>
        <w:t>usando el Asistente de Firebase acoplado al Android Studio.</w:t>
      </w:r>
    </w:p>
    <w:p w14:paraId="7B33537C" w14:textId="3C9C739D" w:rsidR="00F25CB6" w:rsidRDefault="00F25CB6" w:rsidP="00925089">
      <w:pPr>
        <w:rPr>
          <w:rFonts w:cs="Arial"/>
          <w:sz w:val="24"/>
          <w:szCs w:val="24"/>
          <w:lang w:val="es-ES"/>
        </w:rPr>
      </w:pPr>
      <w:r w:rsidRPr="00F25CB6">
        <w:rPr>
          <w:rFonts w:cs="Arial"/>
          <w:sz w:val="24"/>
          <w:szCs w:val="24"/>
          <w:lang w:val="es-ES"/>
        </w:rPr>
        <w:t xml:space="preserve">La aplicación de pantalla mostrará un mapa con marcadores correspondientes a cada uno de los dispositivos que se están rastreando. Se suscribirá a Firebase Realtime Database, de modo que se notifica cada vez que se actualiza una ubicación del dispositivo. Cuando esto sucede, creará un nuevo marcador en la ubicación del dispositivo o moverá el marcador para un dispositivo si ya existe. También </w:t>
      </w:r>
      <w:r>
        <w:rPr>
          <w:rFonts w:cs="Arial"/>
          <w:sz w:val="24"/>
          <w:szCs w:val="24"/>
          <w:lang w:val="es-ES"/>
        </w:rPr>
        <w:t>posee la funcionalidad de</w:t>
      </w:r>
      <w:r w:rsidRPr="00F25CB6">
        <w:rPr>
          <w:rFonts w:cs="Arial"/>
          <w:sz w:val="24"/>
          <w:szCs w:val="24"/>
          <w:lang w:val="es-ES"/>
        </w:rPr>
        <w:t xml:space="preserve"> mover la cámara del mapa (la parte visible del mapa) cada vez que cambie la ubicación, de modo que todos los marcadores estén siempre visibles</w:t>
      </w:r>
      <w:r w:rsidR="00CF42BE">
        <w:rPr>
          <w:rFonts w:cs="Arial"/>
          <w:sz w:val="24"/>
          <w:szCs w:val="24"/>
          <w:lang w:val="es-ES"/>
        </w:rPr>
        <w:t xml:space="preserve"> (ver Figura</w:t>
      </w:r>
      <w:r w:rsidR="008F18C4">
        <w:rPr>
          <w:rFonts w:cs="Arial"/>
          <w:sz w:val="24"/>
          <w:szCs w:val="24"/>
          <w:lang w:val="es-ES"/>
        </w:rPr>
        <w:t>s</w:t>
      </w:r>
      <w:r w:rsidR="00CF42BE">
        <w:rPr>
          <w:rFonts w:cs="Arial"/>
          <w:sz w:val="24"/>
          <w:szCs w:val="24"/>
          <w:lang w:val="es-ES"/>
        </w:rPr>
        <w:t xml:space="preserve"> 4</w:t>
      </w:r>
      <w:r w:rsidR="008F18C4">
        <w:rPr>
          <w:rFonts w:cs="Arial"/>
          <w:sz w:val="24"/>
          <w:szCs w:val="24"/>
          <w:lang w:val="es-ES"/>
        </w:rPr>
        <w:t xml:space="preserve"> y 5</w:t>
      </w:r>
      <w:r w:rsidR="00CF42BE">
        <w:rPr>
          <w:rFonts w:cs="Arial"/>
          <w:sz w:val="24"/>
          <w:szCs w:val="24"/>
          <w:lang w:val="es-ES"/>
        </w:rPr>
        <w:t>)</w:t>
      </w:r>
      <w:r w:rsidRPr="00F25CB6">
        <w:rPr>
          <w:rFonts w:cs="Arial"/>
          <w:sz w:val="24"/>
          <w:szCs w:val="24"/>
          <w:lang w:val="es-ES"/>
        </w:rPr>
        <w:t>.</w:t>
      </w:r>
    </w:p>
    <w:p w14:paraId="6A40904F" w14:textId="77777777" w:rsidR="00CF42BE" w:rsidRDefault="00CF42BE" w:rsidP="00CF42BE">
      <w:pPr>
        <w:keepNext/>
        <w:jc w:val="center"/>
      </w:pPr>
      <w:r>
        <w:rPr>
          <w:rFonts w:cs="Arial"/>
          <w:noProof/>
          <w:sz w:val="24"/>
          <w:szCs w:val="24"/>
        </w:rPr>
        <w:drawing>
          <wp:inline distT="0" distB="0" distL="0" distR="0" wp14:anchorId="2AF6CFF5" wp14:editId="60A9B75D">
            <wp:extent cx="2422358" cy="4306183"/>
            <wp:effectExtent l="0" t="0" r="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18-08-09-00-24-29-022_mx.edu.cicese.cicemovildispl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7828" cy="4333684"/>
                    </a:xfrm>
                    <a:prstGeom prst="rect">
                      <a:avLst/>
                    </a:prstGeom>
                  </pic:spPr>
                </pic:pic>
              </a:graphicData>
            </a:graphic>
          </wp:inline>
        </w:drawing>
      </w:r>
    </w:p>
    <w:p w14:paraId="769B13E6" w14:textId="751F9BDF" w:rsidR="00CF42BE" w:rsidRPr="00CF42BE" w:rsidRDefault="00CF42BE" w:rsidP="00CF42BE">
      <w:pPr>
        <w:pStyle w:val="Caption"/>
        <w:jc w:val="center"/>
        <w:rPr>
          <w:lang w:val="es-ES"/>
        </w:rPr>
      </w:pPr>
      <w:r w:rsidRPr="00CF42BE">
        <w:rPr>
          <w:lang w:val="es-ES"/>
        </w:rPr>
        <w:t xml:space="preserve">Figura </w:t>
      </w:r>
      <w:r>
        <w:fldChar w:fldCharType="begin"/>
      </w:r>
      <w:r w:rsidRPr="00CF42BE">
        <w:rPr>
          <w:lang w:val="es-ES"/>
        </w:rPr>
        <w:instrText xml:space="preserve"> SEQ Figura \* ARABIC </w:instrText>
      </w:r>
      <w:r>
        <w:fldChar w:fldCharType="separate"/>
      </w:r>
      <w:r w:rsidR="00AD5D90">
        <w:rPr>
          <w:noProof/>
          <w:lang w:val="es-ES"/>
        </w:rPr>
        <w:t>4</w:t>
      </w:r>
      <w:r>
        <w:fldChar w:fldCharType="end"/>
      </w:r>
      <w:r w:rsidRPr="00CF42BE">
        <w:rPr>
          <w:lang w:val="es-ES"/>
        </w:rPr>
        <w:t>: Captura de pantalla de la aplicación MapaCICEMÓVIL</w:t>
      </w:r>
    </w:p>
    <w:p w14:paraId="48296A65" w14:textId="77777777" w:rsidR="00CF42BE" w:rsidRDefault="00CF42BE" w:rsidP="00CF42BE">
      <w:pPr>
        <w:rPr>
          <w:lang w:val="es-ES"/>
        </w:rPr>
      </w:pPr>
    </w:p>
    <w:p w14:paraId="5A1F2D5D" w14:textId="77777777" w:rsidR="00C4437A" w:rsidRDefault="00C4437A" w:rsidP="00C4437A">
      <w:pPr>
        <w:keepNext/>
        <w:jc w:val="center"/>
      </w:pPr>
      <w:r>
        <w:rPr>
          <w:noProof/>
        </w:rPr>
        <w:lastRenderedPageBreak/>
        <w:drawing>
          <wp:inline distT="0" distB="0" distL="0" distR="0" wp14:anchorId="0D23E3B2" wp14:editId="61BBA478">
            <wp:extent cx="3380705" cy="38391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8-08 at 9.02.51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99930" cy="3860970"/>
                    </a:xfrm>
                    <a:prstGeom prst="rect">
                      <a:avLst/>
                    </a:prstGeom>
                  </pic:spPr>
                </pic:pic>
              </a:graphicData>
            </a:graphic>
          </wp:inline>
        </w:drawing>
      </w:r>
    </w:p>
    <w:p w14:paraId="67A5663E" w14:textId="5DDC5527" w:rsidR="00C4437A" w:rsidRDefault="00C4437A" w:rsidP="00C4437A">
      <w:pPr>
        <w:pStyle w:val="Caption"/>
        <w:jc w:val="center"/>
        <w:rPr>
          <w:lang w:val="es-ES"/>
        </w:rPr>
      </w:pPr>
      <w:r w:rsidRPr="008F18C4">
        <w:rPr>
          <w:lang w:val="es-ES"/>
        </w:rPr>
        <w:t xml:space="preserve">Figura </w:t>
      </w:r>
      <w:r>
        <w:fldChar w:fldCharType="begin"/>
      </w:r>
      <w:r w:rsidRPr="008F18C4">
        <w:rPr>
          <w:lang w:val="es-ES"/>
        </w:rPr>
        <w:instrText xml:space="preserve"> SEQ Figura \* ARABIC </w:instrText>
      </w:r>
      <w:r>
        <w:fldChar w:fldCharType="separate"/>
      </w:r>
      <w:r w:rsidR="00AD5D90">
        <w:rPr>
          <w:noProof/>
          <w:lang w:val="es-ES"/>
        </w:rPr>
        <w:t>5</w:t>
      </w:r>
      <w:r>
        <w:fldChar w:fldCharType="end"/>
      </w:r>
      <w:r w:rsidRPr="008F18C4">
        <w:rPr>
          <w:lang w:val="es-ES"/>
        </w:rPr>
        <w:t>: Ubicación de las paradas del CICEMÓVIL.</w:t>
      </w:r>
    </w:p>
    <w:p w14:paraId="678C3852" w14:textId="77777777" w:rsidR="00C4437A" w:rsidRDefault="00C4437A" w:rsidP="00CF42BE">
      <w:pPr>
        <w:rPr>
          <w:rFonts w:cs="Arial"/>
          <w:sz w:val="24"/>
          <w:szCs w:val="24"/>
          <w:lang w:val="es-ES"/>
        </w:rPr>
      </w:pPr>
    </w:p>
    <w:p w14:paraId="70A75E2C" w14:textId="191F6225" w:rsidR="00CF42BE" w:rsidRDefault="00FC2AB3" w:rsidP="00CF42BE">
      <w:pPr>
        <w:rPr>
          <w:rFonts w:cs="Arial"/>
          <w:sz w:val="24"/>
          <w:szCs w:val="24"/>
          <w:lang w:val="es-ES"/>
        </w:rPr>
      </w:pPr>
      <w:r w:rsidRPr="00FC2AB3">
        <w:rPr>
          <w:rFonts w:cs="Arial"/>
          <w:sz w:val="24"/>
          <w:szCs w:val="24"/>
          <w:lang w:val="es-ES"/>
        </w:rPr>
        <w:t>El método subscribeToUpdates () llama a setMarker () cada vez que recibe una ubicación nueva o actualizada para un dispositivo rastreado. setMarker () acepta los datos de ubicación de Firebase, que contiene la lat</w:t>
      </w:r>
      <w:r w:rsidR="00C42868">
        <w:rPr>
          <w:rFonts w:cs="Arial"/>
          <w:sz w:val="24"/>
          <w:szCs w:val="24"/>
          <w:lang w:val="es-ES"/>
        </w:rPr>
        <w:t xml:space="preserve">itud y la longitud, así como el identificador </w:t>
      </w:r>
      <w:r w:rsidRPr="00FC2AB3">
        <w:rPr>
          <w:rFonts w:cs="Arial"/>
          <w:sz w:val="24"/>
          <w:szCs w:val="24"/>
          <w:lang w:val="es-ES"/>
        </w:rPr>
        <w:t xml:space="preserve">del dispositivo, tal como se define anteriormente en strings.xml de la aplicación </w:t>
      </w:r>
      <w:r w:rsidR="00C42868">
        <w:rPr>
          <w:rFonts w:cs="Arial"/>
          <w:sz w:val="24"/>
          <w:szCs w:val="24"/>
          <w:lang w:val="es-ES"/>
        </w:rPr>
        <w:t>que contiene el servicio de rastreo CICEMOVIL</w:t>
      </w:r>
      <w:r w:rsidRPr="00FC2AB3">
        <w:rPr>
          <w:rFonts w:cs="Arial"/>
          <w:sz w:val="24"/>
          <w:szCs w:val="24"/>
          <w:lang w:val="es-ES"/>
        </w:rPr>
        <w:t>. Luego mantenemos un mapeo de estas claves para los marcadores en la variable mMarkers, para que podamos decidir si necesitamos crear un nuevo marcador o actualizar la posición de uno anterior. Finalmente, setMarker () también crea una variable LatLngBounds usando cada una de las ubicaciones de marcador, que luego usamos para animar la cámara del mapa en una vista que mostrará todos los marcadores a la vez.</w:t>
      </w:r>
    </w:p>
    <w:p w14:paraId="1084BC33" w14:textId="14C75C57" w:rsidR="002B0FBE" w:rsidRDefault="002B0FBE" w:rsidP="00CF42BE">
      <w:pPr>
        <w:rPr>
          <w:rFonts w:cs="Arial"/>
          <w:sz w:val="24"/>
          <w:szCs w:val="24"/>
          <w:lang w:val="es-ES"/>
        </w:rPr>
      </w:pPr>
      <w:r>
        <w:rPr>
          <w:rFonts w:cs="Arial"/>
          <w:sz w:val="24"/>
          <w:szCs w:val="24"/>
          <w:lang w:val="es-ES"/>
        </w:rPr>
        <w:t>El código fuente de esta aplicación se encuentra disponible en:</w:t>
      </w:r>
    </w:p>
    <w:p w14:paraId="19217684" w14:textId="4CC75052" w:rsidR="002B0FBE" w:rsidRDefault="002B0FBE" w:rsidP="00CF42BE">
      <w:pPr>
        <w:rPr>
          <w:rFonts w:cs="Arial"/>
          <w:sz w:val="24"/>
          <w:szCs w:val="24"/>
          <w:lang w:val="es-ES"/>
        </w:rPr>
      </w:pPr>
      <w:hyperlink r:id="rId17" w:history="1">
        <w:r w:rsidRPr="009444F1">
          <w:rPr>
            <w:rStyle w:val="Hyperlink"/>
            <w:rFonts w:cs="Arial"/>
            <w:sz w:val="24"/>
            <w:szCs w:val="24"/>
            <w:lang w:val="es-ES"/>
          </w:rPr>
          <w:t>https://github.com/legarcia2904/CicemovilDisplay</w:t>
        </w:r>
      </w:hyperlink>
      <w:r>
        <w:rPr>
          <w:rFonts w:cs="Arial"/>
          <w:sz w:val="24"/>
          <w:szCs w:val="24"/>
          <w:lang w:val="es-ES"/>
        </w:rPr>
        <w:t xml:space="preserve"> </w:t>
      </w:r>
      <w:bookmarkStart w:id="0" w:name="_GoBack"/>
      <w:bookmarkEnd w:id="0"/>
    </w:p>
    <w:p w14:paraId="3E39066B" w14:textId="77777777" w:rsidR="00862812" w:rsidRDefault="00862812" w:rsidP="00CF42BE">
      <w:pPr>
        <w:rPr>
          <w:rFonts w:cs="Arial"/>
          <w:sz w:val="24"/>
          <w:szCs w:val="24"/>
          <w:lang w:val="es-ES"/>
        </w:rPr>
      </w:pPr>
    </w:p>
    <w:p w14:paraId="2A5D9F33" w14:textId="6787F8A4" w:rsidR="00862812" w:rsidRDefault="00862812" w:rsidP="00993372">
      <w:pPr>
        <w:pStyle w:val="Heading2"/>
        <w:numPr>
          <w:ilvl w:val="1"/>
          <w:numId w:val="6"/>
        </w:numPr>
      </w:pPr>
      <w:r>
        <w:lastRenderedPageBreak/>
        <w:t>Configuración del backend en Firebase.</w:t>
      </w:r>
    </w:p>
    <w:p w14:paraId="6DBC77FC" w14:textId="3E17EB6E" w:rsidR="00BF34EA" w:rsidRDefault="0083718F" w:rsidP="00862812">
      <w:pPr>
        <w:rPr>
          <w:rFonts w:cs="Arial"/>
          <w:sz w:val="24"/>
          <w:szCs w:val="24"/>
          <w:lang w:val="es-ES"/>
        </w:rPr>
      </w:pPr>
      <w:r w:rsidRPr="0083718F">
        <w:rPr>
          <w:rFonts w:cs="Arial"/>
          <w:sz w:val="24"/>
          <w:szCs w:val="24"/>
          <w:lang w:val="es-ES"/>
        </w:rPr>
        <w:t>Firebase es una plataforma para el desarrollo de aplicaciones web y aplicaciones móv</w:t>
      </w:r>
      <w:r w:rsidR="00FE189A">
        <w:rPr>
          <w:rFonts w:cs="Arial"/>
          <w:sz w:val="24"/>
          <w:szCs w:val="24"/>
          <w:lang w:val="es-ES"/>
        </w:rPr>
        <w:t xml:space="preserve">iles, entre </w:t>
      </w:r>
      <w:r w:rsidR="00BF34EA">
        <w:rPr>
          <w:rFonts w:cs="Arial"/>
          <w:sz w:val="24"/>
          <w:szCs w:val="24"/>
          <w:lang w:val="es-ES"/>
        </w:rPr>
        <w:t xml:space="preserve">los principales servicios que ofrece están </w:t>
      </w:r>
      <w:r w:rsidR="00BF34EA">
        <w:rPr>
          <w:rFonts w:cs="Arial"/>
          <w:sz w:val="24"/>
          <w:szCs w:val="24"/>
          <w:lang w:val="es-ES"/>
        </w:rPr>
        <w:fldChar w:fldCharType="begin" w:fldLock="1"/>
      </w:r>
      <w:r w:rsidR="00BF34EA">
        <w:rPr>
          <w:rFonts w:cs="Arial"/>
          <w:sz w:val="24"/>
          <w:szCs w:val="24"/>
          <w:lang w:val="es-ES"/>
        </w:rPr>
        <w:instrText>ADDIN CSL_CITATION { "citationItems" : [ { "id" : "ITEM-1", "itemData" : { "URL" : "https://firebase.google.com/docs/reference/", "abstract" : "The API reference documentation provides detailed information for each of the classes and methods in the Firebase SDK.", "accessed" : { "date-parts" : [ [ "2018", "8", "9" ] ] }, "author" : [ { "dropping-particle" : "", "family" : "Google", "given" : "", "non-dropping-particle" : "", "parse-names" : false, "suffix" : "" } ], "container-title" : "https://firebase.google.com/", "id" : "ITEM-1", "issued" : { "date-parts" : [ [ "0" ] ] }, "title" : "Firebase API Reference", "type" : "webpage" }, "uris" : [ "http://www.mendeley.com/documents/?uuid=e0057747-89cb-4ce1-9941-849ff269a822" ] } ], "mendeley" : { "formattedCitation" : "[4]", "plainTextFormattedCitation" : "[4]" }, "properties" : { "noteIndex" : 0 }, "schema" : "https://github.com/citation-style-language/schema/raw/master/csl-citation.json" }</w:instrText>
      </w:r>
      <w:r w:rsidR="00BF34EA">
        <w:rPr>
          <w:rFonts w:cs="Arial"/>
          <w:sz w:val="24"/>
          <w:szCs w:val="24"/>
          <w:lang w:val="es-ES"/>
        </w:rPr>
        <w:fldChar w:fldCharType="separate"/>
      </w:r>
      <w:r w:rsidR="00BF34EA" w:rsidRPr="00BF34EA">
        <w:rPr>
          <w:rFonts w:cs="Arial"/>
          <w:noProof/>
          <w:sz w:val="24"/>
          <w:szCs w:val="24"/>
          <w:lang w:val="es-ES"/>
        </w:rPr>
        <w:t>[4]</w:t>
      </w:r>
      <w:r w:rsidR="00BF34EA">
        <w:rPr>
          <w:rFonts w:cs="Arial"/>
          <w:sz w:val="24"/>
          <w:szCs w:val="24"/>
          <w:lang w:val="es-ES"/>
        </w:rPr>
        <w:fldChar w:fldCharType="end"/>
      </w:r>
      <w:r w:rsidR="00BF34EA">
        <w:rPr>
          <w:rFonts w:cs="Arial"/>
          <w:sz w:val="24"/>
          <w:szCs w:val="24"/>
          <w:lang w:val="es-ES"/>
        </w:rPr>
        <w:t xml:space="preserve">: </w:t>
      </w:r>
    </w:p>
    <w:p w14:paraId="66B4B7A8" w14:textId="77777777" w:rsidR="00873E99" w:rsidRDefault="00873E99" w:rsidP="00993372">
      <w:pPr>
        <w:pStyle w:val="ListParagraph"/>
        <w:numPr>
          <w:ilvl w:val="0"/>
          <w:numId w:val="7"/>
        </w:numPr>
        <w:rPr>
          <w:rFonts w:cs="Arial"/>
          <w:sz w:val="24"/>
          <w:szCs w:val="24"/>
          <w:lang w:val="es-ES"/>
        </w:rPr>
      </w:pPr>
      <w:r w:rsidRPr="00BF34EA">
        <w:rPr>
          <w:rFonts w:cs="Arial"/>
          <w:sz w:val="24"/>
          <w:szCs w:val="24"/>
          <w:lang w:val="es-ES"/>
        </w:rPr>
        <w:t>Firebase Auth es un servicio que puede autenticar los usuarios utilizando únicamente código del lado del cliente. Incluye la autenticación mediante Facebook, GitHub, Twitter y Google. Además, incluye un sistema de administración del usuario por el cual los desarrolladores pueden habilitar la autenticación de usuarios con email y contraseña que se almacenarán en Firebase.</w:t>
      </w:r>
    </w:p>
    <w:p w14:paraId="067C3973" w14:textId="0323C347" w:rsidR="00873E99" w:rsidRPr="00873E99" w:rsidRDefault="00873E99" w:rsidP="00993372">
      <w:pPr>
        <w:pStyle w:val="ListParagraph"/>
        <w:numPr>
          <w:ilvl w:val="0"/>
          <w:numId w:val="7"/>
        </w:numPr>
        <w:rPr>
          <w:rFonts w:cs="Arial"/>
          <w:sz w:val="24"/>
          <w:szCs w:val="24"/>
          <w:lang w:val="es-ES"/>
        </w:rPr>
      </w:pPr>
      <w:r>
        <w:rPr>
          <w:rFonts w:cs="Arial"/>
          <w:sz w:val="24"/>
          <w:szCs w:val="24"/>
          <w:lang w:val="es-ES"/>
        </w:rPr>
        <w:t>Fire</w:t>
      </w:r>
      <w:r w:rsidRPr="00BF34EA">
        <w:rPr>
          <w:rFonts w:cs="Arial"/>
          <w:sz w:val="24"/>
          <w:szCs w:val="24"/>
          <w:lang w:val="es-ES"/>
        </w:rPr>
        <w:t>base</w:t>
      </w:r>
      <w:r>
        <w:rPr>
          <w:rFonts w:cs="Arial"/>
          <w:sz w:val="24"/>
          <w:szCs w:val="24"/>
          <w:lang w:val="es-ES"/>
        </w:rPr>
        <w:t xml:space="preserve"> </w:t>
      </w:r>
      <w:r w:rsidRPr="00376386">
        <w:rPr>
          <w:rFonts w:cs="Arial"/>
          <w:sz w:val="24"/>
          <w:szCs w:val="24"/>
          <w:lang w:val="es-ES"/>
        </w:rPr>
        <w:t>Realtime Database</w:t>
      </w:r>
      <w:r w:rsidRPr="00BF34EA">
        <w:rPr>
          <w:rFonts w:cs="Arial"/>
          <w:sz w:val="24"/>
          <w:szCs w:val="24"/>
          <w:lang w:val="es-ES"/>
        </w:rPr>
        <w:t xml:space="preserve"> proporciona una base de datos en tiempo real y back-end. El servicio proporciona a los desarrolladores de aplicaciones una API que permite que la información de las aplicaciones sea sincronizada y almacena</w:t>
      </w:r>
      <w:r>
        <w:rPr>
          <w:rFonts w:cs="Arial"/>
          <w:sz w:val="24"/>
          <w:szCs w:val="24"/>
          <w:lang w:val="es-ES"/>
        </w:rPr>
        <w:t>da en la nube de Firebase.</w:t>
      </w:r>
      <w:r w:rsidRPr="00BF34EA">
        <w:rPr>
          <w:rFonts w:cs="Arial"/>
          <w:sz w:val="24"/>
          <w:szCs w:val="24"/>
          <w:lang w:val="es-ES"/>
        </w:rPr>
        <w:t xml:space="preserve"> La compañía habilita integración con aplicaciones Android, iOS, JavaScript, Java, Objective-C, Swift y Node.js. La base de datos es también accesible a través de una REST API e integración para varios sistemas de Javascript como AngularJS, </w:t>
      </w:r>
      <w:r>
        <w:rPr>
          <w:rFonts w:cs="Arial"/>
          <w:sz w:val="24"/>
          <w:szCs w:val="24"/>
          <w:lang w:val="es-ES"/>
        </w:rPr>
        <w:t>React, etc.</w:t>
      </w:r>
      <w:r w:rsidRPr="00BF34EA">
        <w:rPr>
          <w:rFonts w:cs="Arial"/>
          <w:sz w:val="24"/>
          <w:szCs w:val="24"/>
          <w:lang w:val="es-ES"/>
        </w:rPr>
        <w:t>​ La REST API utiliza el protocolo SSE (del inglés Server-Sent Events), el cual es una API para crear conexiones de HTTP para recibir notificaciones push de un servidor</w:t>
      </w:r>
      <w:r>
        <w:rPr>
          <w:rFonts w:cs="Arial"/>
          <w:sz w:val="24"/>
          <w:szCs w:val="24"/>
          <w:lang w:val="es-ES"/>
        </w:rPr>
        <w:t>.</w:t>
      </w:r>
    </w:p>
    <w:p w14:paraId="2CB80326" w14:textId="7253E50C" w:rsidR="00862812" w:rsidRPr="00BF34EA" w:rsidRDefault="00BF34EA" w:rsidP="00993372">
      <w:pPr>
        <w:pStyle w:val="ListParagraph"/>
        <w:numPr>
          <w:ilvl w:val="0"/>
          <w:numId w:val="7"/>
        </w:numPr>
        <w:rPr>
          <w:rFonts w:cs="Arial"/>
          <w:sz w:val="24"/>
          <w:szCs w:val="24"/>
          <w:lang w:val="es-ES"/>
        </w:rPr>
      </w:pPr>
      <w:r w:rsidRPr="00BF34EA">
        <w:rPr>
          <w:rFonts w:cs="Arial"/>
          <w:sz w:val="24"/>
          <w:szCs w:val="24"/>
          <w:lang w:val="es-ES"/>
        </w:rPr>
        <w:t>Firebase Analytics es una aplicación gratuita que proporciona una visión profunda sobre el uso de la aplicación por parte de los usuarios.</w:t>
      </w:r>
    </w:p>
    <w:p w14:paraId="1786E9C9" w14:textId="720229D2" w:rsidR="00BF34EA" w:rsidRDefault="00BF34EA" w:rsidP="00993372">
      <w:pPr>
        <w:pStyle w:val="ListParagraph"/>
        <w:numPr>
          <w:ilvl w:val="0"/>
          <w:numId w:val="7"/>
        </w:numPr>
        <w:rPr>
          <w:rFonts w:cs="Arial"/>
          <w:sz w:val="24"/>
          <w:szCs w:val="24"/>
          <w:lang w:val="es-ES"/>
        </w:rPr>
      </w:pPr>
      <w:r w:rsidRPr="00BF34EA">
        <w:rPr>
          <w:rFonts w:cs="Arial"/>
          <w:sz w:val="24"/>
          <w:szCs w:val="24"/>
          <w:lang w:val="es-ES"/>
        </w:rPr>
        <w:t>Firebase Cloud Messaging (FCM) es una plataforma para mensajes y notificaciones para Android, iOS, y aplicaciones web que actualmente puede ser usada de forma gratuita.</w:t>
      </w:r>
    </w:p>
    <w:p w14:paraId="19962E8D" w14:textId="56D2EA95" w:rsidR="00376386" w:rsidRDefault="00376386" w:rsidP="00993372">
      <w:pPr>
        <w:pStyle w:val="ListParagraph"/>
        <w:numPr>
          <w:ilvl w:val="0"/>
          <w:numId w:val="7"/>
        </w:numPr>
        <w:rPr>
          <w:rFonts w:cs="Arial"/>
          <w:sz w:val="24"/>
          <w:szCs w:val="24"/>
          <w:lang w:val="es-ES"/>
        </w:rPr>
      </w:pPr>
      <w:r w:rsidRPr="00376386">
        <w:rPr>
          <w:rFonts w:cs="Arial"/>
          <w:sz w:val="24"/>
          <w:szCs w:val="24"/>
          <w:lang w:val="es-ES"/>
        </w:rPr>
        <w:t>Firebase Storage proporciona cargas y descargas seguras de archivos para aplicaciones Firebase, sin importar la calidad de la red. El desarrollador lo puede utilizar para almacenar imágenes, audio, vídeo, o cualquier otro contenido generado por el usuario. Firebase Storage se basa en el almacenamiento de Google Cloud Storage.</w:t>
      </w:r>
    </w:p>
    <w:p w14:paraId="747E4AF0" w14:textId="7384E94F" w:rsidR="00376386" w:rsidRDefault="00376386" w:rsidP="00993372">
      <w:pPr>
        <w:pStyle w:val="ListParagraph"/>
        <w:numPr>
          <w:ilvl w:val="0"/>
          <w:numId w:val="7"/>
        </w:numPr>
        <w:rPr>
          <w:rFonts w:cs="Arial"/>
          <w:sz w:val="24"/>
          <w:szCs w:val="24"/>
          <w:lang w:val="es-ES"/>
        </w:rPr>
      </w:pPr>
      <w:r w:rsidRPr="00376386">
        <w:rPr>
          <w:rFonts w:cs="Arial"/>
          <w:sz w:val="24"/>
          <w:szCs w:val="24"/>
          <w:lang w:val="es-ES"/>
        </w:rPr>
        <w:lastRenderedPageBreak/>
        <w:t>Firebase Firestore es un servicio derivado de Google Cloud Platform, adaptado a la plataforma de Firebase. Al igual que Realtime Database, es una base de datos NoSQL, aunque presenta diversas diferencias. Se organiza en forma de documentos agrupados en colecciones, y en ellos se pueden incluir tanto campos de diversos tipos (cadenas de texto, números, puntos geográficos, referencias a la propia base de datos, arrays, booleanos, marcas de tiempo, e incluso objetos propios) como otras subcolecciones.</w:t>
      </w:r>
    </w:p>
    <w:p w14:paraId="24B28A4D" w14:textId="29008073" w:rsidR="000244DA" w:rsidRPr="000244DA" w:rsidRDefault="000244DA" w:rsidP="000244DA">
      <w:pPr>
        <w:rPr>
          <w:rFonts w:cs="Arial"/>
          <w:sz w:val="24"/>
          <w:szCs w:val="24"/>
          <w:lang w:val="es-ES"/>
        </w:rPr>
      </w:pPr>
      <w:r>
        <w:rPr>
          <w:rFonts w:cs="Arial"/>
          <w:sz w:val="24"/>
          <w:szCs w:val="24"/>
          <w:lang w:val="es-ES"/>
        </w:rPr>
        <w:t>En nuestro proyecto creamos dos credenciales básicas (ver Figura 6) de autenticación una para la aplicación que contiene el servicio de rastro llamada CICEMÓVIL y otra para la aplicación con interfaz visual MapaCICEMÓVIL que permite mostrar en el mapa de Google Maps la posición de los vehículos a los cuales se les quiera hacer seguimiento.</w:t>
      </w:r>
    </w:p>
    <w:p w14:paraId="1BA6DF9C" w14:textId="77777777" w:rsidR="0080261B" w:rsidRPr="00BF34EA" w:rsidRDefault="0080261B" w:rsidP="0080261B">
      <w:pPr>
        <w:pStyle w:val="ListParagraph"/>
        <w:rPr>
          <w:rFonts w:cs="Arial"/>
          <w:sz w:val="24"/>
          <w:szCs w:val="24"/>
          <w:lang w:val="es-ES"/>
        </w:rPr>
      </w:pPr>
    </w:p>
    <w:p w14:paraId="24B7048E" w14:textId="77777777" w:rsidR="005714E1" w:rsidRDefault="005714E1" w:rsidP="005714E1">
      <w:pPr>
        <w:keepNext/>
        <w:jc w:val="center"/>
      </w:pPr>
      <w:r>
        <w:rPr>
          <w:rFonts w:cs="Arial"/>
          <w:noProof/>
          <w:sz w:val="24"/>
          <w:szCs w:val="24"/>
        </w:rPr>
        <w:drawing>
          <wp:inline distT="0" distB="0" distL="0" distR="0" wp14:anchorId="1423E5E0" wp14:editId="47D8A220">
            <wp:extent cx="4164626" cy="1786051"/>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8-08 at 10.11.19 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04905" cy="1803325"/>
                    </a:xfrm>
                    <a:prstGeom prst="rect">
                      <a:avLst/>
                    </a:prstGeom>
                  </pic:spPr>
                </pic:pic>
              </a:graphicData>
            </a:graphic>
          </wp:inline>
        </w:drawing>
      </w:r>
    </w:p>
    <w:p w14:paraId="267B8DD9" w14:textId="045389DF" w:rsidR="005714E1" w:rsidRDefault="005714E1" w:rsidP="005714E1">
      <w:pPr>
        <w:pStyle w:val="Caption"/>
        <w:jc w:val="center"/>
        <w:rPr>
          <w:rFonts w:cs="Arial"/>
          <w:sz w:val="24"/>
          <w:szCs w:val="24"/>
          <w:lang w:val="es-ES"/>
        </w:rPr>
      </w:pPr>
      <w:r w:rsidRPr="005714E1">
        <w:rPr>
          <w:lang w:val="es-ES"/>
        </w:rPr>
        <w:t xml:space="preserve">Figura </w:t>
      </w:r>
      <w:r>
        <w:fldChar w:fldCharType="begin"/>
      </w:r>
      <w:r w:rsidRPr="005714E1">
        <w:rPr>
          <w:lang w:val="es-ES"/>
        </w:rPr>
        <w:instrText xml:space="preserve"> SEQ Figura \* ARABIC </w:instrText>
      </w:r>
      <w:r>
        <w:fldChar w:fldCharType="separate"/>
      </w:r>
      <w:r w:rsidR="00AD5D90">
        <w:rPr>
          <w:noProof/>
          <w:lang w:val="es-ES"/>
        </w:rPr>
        <w:t>6</w:t>
      </w:r>
      <w:r>
        <w:fldChar w:fldCharType="end"/>
      </w:r>
      <w:r w:rsidRPr="005714E1">
        <w:rPr>
          <w:lang w:val="es-ES"/>
        </w:rPr>
        <w:t xml:space="preserve">: Usuarios iniciales con autenticación </w:t>
      </w:r>
      <w:r>
        <w:rPr>
          <w:lang w:val="es-ES"/>
        </w:rPr>
        <w:t xml:space="preserve">basada en correo electrónico </w:t>
      </w:r>
      <w:r w:rsidRPr="005714E1">
        <w:rPr>
          <w:lang w:val="es-ES"/>
        </w:rPr>
        <w:t>y contraseña.</w:t>
      </w:r>
    </w:p>
    <w:p w14:paraId="6CFD9559" w14:textId="789F47E6" w:rsidR="005714E1" w:rsidRDefault="005714E1" w:rsidP="00862812">
      <w:pPr>
        <w:rPr>
          <w:rFonts w:cs="Arial"/>
          <w:sz w:val="24"/>
          <w:szCs w:val="24"/>
          <w:lang w:val="es-ES"/>
        </w:rPr>
      </w:pPr>
    </w:p>
    <w:p w14:paraId="1196459C" w14:textId="3F84476B" w:rsidR="000244DA" w:rsidRDefault="000244DA" w:rsidP="00862812">
      <w:pPr>
        <w:rPr>
          <w:rFonts w:cs="Arial"/>
          <w:sz w:val="24"/>
          <w:szCs w:val="24"/>
          <w:lang w:val="es-ES"/>
        </w:rPr>
      </w:pPr>
      <w:r>
        <w:rPr>
          <w:rFonts w:cs="Arial"/>
          <w:sz w:val="24"/>
          <w:szCs w:val="24"/>
          <w:lang w:val="es-ES"/>
        </w:rPr>
        <w:t>Además del método de inicio de sesión por correo electrónico / contraseña, también se habilitó la autenticación a través de Google</w:t>
      </w:r>
      <w:r w:rsidR="002772CA">
        <w:rPr>
          <w:rFonts w:cs="Arial"/>
          <w:sz w:val="24"/>
          <w:szCs w:val="24"/>
          <w:lang w:val="es-ES"/>
        </w:rPr>
        <w:t xml:space="preserve"> (ver Figura 7)</w:t>
      </w:r>
      <w:r>
        <w:rPr>
          <w:rFonts w:cs="Arial"/>
          <w:sz w:val="24"/>
          <w:szCs w:val="24"/>
          <w:lang w:val="es-ES"/>
        </w:rPr>
        <w:t>.</w:t>
      </w:r>
    </w:p>
    <w:p w14:paraId="62081308" w14:textId="77777777" w:rsidR="005714E1" w:rsidRDefault="005714E1" w:rsidP="005714E1">
      <w:pPr>
        <w:keepNext/>
        <w:jc w:val="center"/>
      </w:pPr>
      <w:r>
        <w:rPr>
          <w:rFonts w:cs="Arial"/>
          <w:noProof/>
          <w:sz w:val="24"/>
          <w:szCs w:val="24"/>
        </w:rPr>
        <w:lastRenderedPageBreak/>
        <w:drawing>
          <wp:inline distT="0" distB="0" distL="0" distR="0" wp14:anchorId="0705F146" wp14:editId="64EE95B9">
            <wp:extent cx="3451800" cy="3009883"/>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8-08 at 10.12.21 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63595" cy="3020168"/>
                    </a:xfrm>
                    <a:prstGeom prst="rect">
                      <a:avLst/>
                    </a:prstGeom>
                  </pic:spPr>
                </pic:pic>
              </a:graphicData>
            </a:graphic>
          </wp:inline>
        </w:drawing>
      </w:r>
    </w:p>
    <w:p w14:paraId="5757572A" w14:textId="2E1AF6E9" w:rsidR="005714E1" w:rsidRPr="005714E1" w:rsidRDefault="005714E1" w:rsidP="005714E1">
      <w:pPr>
        <w:pStyle w:val="Caption"/>
        <w:jc w:val="center"/>
        <w:rPr>
          <w:rFonts w:cs="Arial"/>
          <w:sz w:val="24"/>
          <w:szCs w:val="24"/>
          <w:lang w:val="es-ES"/>
        </w:rPr>
      </w:pPr>
      <w:r w:rsidRPr="005714E1">
        <w:rPr>
          <w:lang w:val="es-ES"/>
        </w:rPr>
        <w:t xml:space="preserve">Figura </w:t>
      </w:r>
      <w:r>
        <w:fldChar w:fldCharType="begin"/>
      </w:r>
      <w:r w:rsidRPr="005714E1">
        <w:rPr>
          <w:lang w:val="es-ES"/>
        </w:rPr>
        <w:instrText xml:space="preserve"> SEQ Figura \* ARABIC </w:instrText>
      </w:r>
      <w:r>
        <w:fldChar w:fldCharType="separate"/>
      </w:r>
      <w:r w:rsidR="00AD5D90">
        <w:rPr>
          <w:noProof/>
          <w:lang w:val="es-ES"/>
        </w:rPr>
        <w:t>7</w:t>
      </w:r>
      <w:r>
        <w:fldChar w:fldCharType="end"/>
      </w:r>
      <w:r w:rsidRPr="005714E1">
        <w:rPr>
          <w:lang w:val="es-ES"/>
        </w:rPr>
        <w:t>: Habilitando la autenticación me</w:t>
      </w:r>
      <w:r w:rsidR="009C697C">
        <w:rPr>
          <w:lang w:val="es-ES"/>
        </w:rPr>
        <w:t>diante Google y correo ele</w:t>
      </w:r>
      <w:r w:rsidRPr="005714E1">
        <w:rPr>
          <w:lang w:val="es-ES"/>
        </w:rPr>
        <w:t>ct</w:t>
      </w:r>
      <w:r w:rsidR="009C697C">
        <w:rPr>
          <w:lang w:val="es-ES"/>
        </w:rPr>
        <w:t>ró</w:t>
      </w:r>
      <w:r w:rsidRPr="005714E1">
        <w:rPr>
          <w:lang w:val="es-ES"/>
        </w:rPr>
        <w:t>nico / contraseña.</w:t>
      </w:r>
    </w:p>
    <w:p w14:paraId="5D40D2B9" w14:textId="77777777" w:rsidR="002772CA" w:rsidRDefault="002772CA" w:rsidP="00862812">
      <w:pPr>
        <w:rPr>
          <w:rFonts w:cs="Arial"/>
          <w:sz w:val="24"/>
          <w:szCs w:val="24"/>
          <w:lang w:val="es-ES"/>
        </w:rPr>
      </w:pPr>
    </w:p>
    <w:p w14:paraId="0155E559" w14:textId="4D7B59EA" w:rsidR="005714E1" w:rsidRDefault="002772CA" w:rsidP="00862812">
      <w:pPr>
        <w:rPr>
          <w:rFonts w:cs="Arial"/>
          <w:sz w:val="24"/>
          <w:szCs w:val="24"/>
          <w:lang w:val="es-ES"/>
        </w:rPr>
      </w:pPr>
      <w:r>
        <w:rPr>
          <w:rFonts w:cs="Arial"/>
          <w:sz w:val="24"/>
          <w:szCs w:val="24"/>
          <w:lang w:val="es-ES"/>
        </w:rPr>
        <w:t>En la confi</w:t>
      </w:r>
      <w:r w:rsidR="007A695C">
        <w:rPr>
          <w:rFonts w:cs="Arial"/>
          <w:sz w:val="24"/>
          <w:szCs w:val="24"/>
          <w:lang w:val="es-ES"/>
        </w:rPr>
        <w:t>guración de las reglas de acceso a la Base de Datos en tiempo real, se definió que podían leer los datos los usuarios autenticados. Mientras que solamente puede escribir los usuarios autenticados con la credencia que se asigna al chofer de cada vehículo</w:t>
      </w:r>
      <w:r w:rsidR="00AD5D90">
        <w:rPr>
          <w:rFonts w:cs="Arial"/>
          <w:sz w:val="24"/>
          <w:szCs w:val="24"/>
          <w:lang w:val="es-ES"/>
        </w:rPr>
        <w:t xml:space="preserve"> (ver Figura 8)</w:t>
      </w:r>
      <w:r w:rsidR="007A695C">
        <w:rPr>
          <w:rFonts w:cs="Arial"/>
          <w:sz w:val="24"/>
          <w:szCs w:val="24"/>
          <w:lang w:val="es-ES"/>
        </w:rPr>
        <w:t xml:space="preserve">. </w:t>
      </w:r>
    </w:p>
    <w:p w14:paraId="67A03A23" w14:textId="77777777" w:rsidR="00AD5D90" w:rsidRDefault="005714E1" w:rsidP="00AD5D90">
      <w:pPr>
        <w:keepNext/>
        <w:jc w:val="center"/>
      </w:pPr>
      <w:r>
        <w:rPr>
          <w:rFonts w:cs="Arial"/>
          <w:noProof/>
          <w:sz w:val="24"/>
          <w:szCs w:val="24"/>
        </w:rPr>
        <w:drawing>
          <wp:inline distT="0" distB="0" distL="0" distR="0" wp14:anchorId="73477150" wp14:editId="481773CF">
            <wp:extent cx="4633812" cy="15790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B_rul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61986" cy="1588617"/>
                    </a:xfrm>
                    <a:prstGeom prst="rect">
                      <a:avLst/>
                    </a:prstGeom>
                  </pic:spPr>
                </pic:pic>
              </a:graphicData>
            </a:graphic>
          </wp:inline>
        </w:drawing>
      </w:r>
    </w:p>
    <w:p w14:paraId="00439390" w14:textId="2728563D" w:rsidR="005714E1" w:rsidRPr="00AD5D90" w:rsidRDefault="00AD5D90" w:rsidP="00AD5D90">
      <w:pPr>
        <w:pStyle w:val="Caption"/>
        <w:jc w:val="center"/>
        <w:rPr>
          <w:rFonts w:cs="Arial"/>
          <w:sz w:val="24"/>
          <w:szCs w:val="24"/>
          <w:lang w:val="es-ES"/>
        </w:rPr>
      </w:pPr>
      <w:r w:rsidRPr="00AD5D90">
        <w:rPr>
          <w:lang w:val="es-ES"/>
        </w:rPr>
        <w:t xml:space="preserve">Figura </w:t>
      </w:r>
      <w:r>
        <w:fldChar w:fldCharType="begin"/>
      </w:r>
      <w:r w:rsidRPr="00AD5D90">
        <w:rPr>
          <w:lang w:val="es-ES"/>
        </w:rPr>
        <w:instrText xml:space="preserve"> SEQ Figura \* ARABIC </w:instrText>
      </w:r>
      <w:r>
        <w:fldChar w:fldCharType="separate"/>
      </w:r>
      <w:r w:rsidRPr="00AD5D90">
        <w:rPr>
          <w:noProof/>
          <w:lang w:val="es-ES"/>
        </w:rPr>
        <w:t>8</w:t>
      </w:r>
      <w:r>
        <w:fldChar w:fldCharType="end"/>
      </w:r>
      <w:r w:rsidRPr="00AD5D90">
        <w:rPr>
          <w:lang w:val="es-ES"/>
        </w:rPr>
        <w:t>: Configuración de las reglas de acceso a la Base de Datos en Tiempo Real.</w:t>
      </w:r>
    </w:p>
    <w:p w14:paraId="5F7712F1" w14:textId="761EA068" w:rsidR="005714E1" w:rsidRPr="0059431D" w:rsidRDefault="00225304" w:rsidP="00225304">
      <w:pPr>
        <w:spacing w:line="240" w:lineRule="auto"/>
        <w:jc w:val="left"/>
        <w:rPr>
          <w:rFonts w:eastAsia="Times New Roman"/>
          <w:b/>
          <w:bCs/>
          <w:sz w:val="28"/>
          <w:szCs w:val="24"/>
          <w:lang w:val="es-ES"/>
        </w:rPr>
      </w:pPr>
      <w:r>
        <w:rPr>
          <w:rFonts w:eastAsia="Times New Roman"/>
          <w:b/>
          <w:bCs/>
          <w:sz w:val="28"/>
          <w:szCs w:val="24"/>
          <w:lang w:val="es-ES"/>
        </w:rPr>
        <w:br w:type="page"/>
      </w:r>
    </w:p>
    <w:p w14:paraId="0F5E966D" w14:textId="08CD3531" w:rsidR="00186056" w:rsidRPr="00785763" w:rsidRDefault="00186056" w:rsidP="00785763">
      <w:pPr>
        <w:pStyle w:val="Heading1"/>
        <w:ind w:left="360"/>
      </w:pPr>
      <w:r w:rsidRPr="00785763">
        <w:lastRenderedPageBreak/>
        <w:t>Conclusiones y recomendaciones</w:t>
      </w:r>
    </w:p>
    <w:p w14:paraId="60D47438" w14:textId="2AB33AFB" w:rsidR="00130697" w:rsidRPr="00130697" w:rsidRDefault="00130697" w:rsidP="00130697">
      <w:pPr>
        <w:rPr>
          <w:rFonts w:cs="Arial"/>
          <w:sz w:val="24"/>
          <w:szCs w:val="24"/>
          <w:lang w:val="es-ES"/>
        </w:rPr>
      </w:pPr>
      <w:r w:rsidRPr="00130697">
        <w:rPr>
          <w:rFonts w:cs="Arial"/>
          <w:sz w:val="24"/>
          <w:szCs w:val="24"/>
          <w:lang w:val="es-ES"/>
        </w:rPr>
        <w:t xml:space="preserve">Se presentaron las principales decisiones de diseño del sistema de seguimiento de vehículos para el servicio de transporte del CICESE. Dicho sistema permite a los usuarios conocer la ubicación geográfica del CICEMÓVIL en cada momento. </w:t>
      </w:r>
    </w:p>
    <w:p w14:paraId="03F6F627" w14:textId="77777777" w:rsidR="001E7EC3" w:rsidRDefault="00130697" w:rsidP="00130697">
      <w:pPr>
        <w:rPr>
          <w:rFonts w:cs="Arial"/>
          <w:sz w:val="24"/>
          <w:szCs w:val="24"/>
          <w:lang w:val="es-ES"/>
        </w:rPr>
      </w:pPr>
      <w:r w:rsidRPr="00130697">
        <w:rPr>
          <w:rFonts w:cs="Arial"/>
          <w:sz w:val="24"/>
          <w:szCs w:val="24"/>
          <w:lang w:val="es-ES"/>
        </w:rPr>
        <w:t>Se realizaron pruebas satisfactorias, utilizando las dos aplicacion</w:t>
      </w:r>
      <w:r w:rsidR="001E7EC3">
        <w:rPr>
          <w:rFonts w:cs="Arial"/>
          <w:sz w:val="24"/>
          <w:szCs w:val="24"/>
          <w:lang w:val="es-ES"/>
        </w:rPr>
        <w:t>es sobre la plataforma Android:</w:t>
      </w:r>
    </w:p>
    <w:p w14:paraId="0F282FD6" w14:textId="77777777" w:rsidR="001E7EC3" w:rsidRPr="001E7EC3" w:rsidRDefault="00130697" w:rsidP="00993372">
      <w:pPr>
        <w:pStyle w:val="ListParagraph"/>
        <w:numPr>
          <w:ilvl w:val="0"/>
          <w:numId w:val="9"/>
        </w:numPr>
        <w:rPr>
          <w:rFonts w:cs="Arial"/>
          <w:sz w:val="24"/>
          <w:szCs w:val="24"/>
          <w:lang w:val="es-ES"/>
        </w:rPr>
      </w:pPr>
      <w:r w:rsidRPr="001E7EC3">
        <w:rPr>
          <w:rFonts w:cs="Arial"/>
          <w:sz w:val="24"/>
          <w:szCs w:val="24"/>
          <w:lang w:val="es-ES"/>
        </w:rPr>
        <w:t xml:space="preserve">CICEMÓVIL que captura la ubicación del dispositivo mediante el sensor GPS, y la envía a través de internet a la base de datos de Firebase Realtime. </w:t>
      </w:r>
    </w:p>
    <w:p w14:paraId="517B82DA" w14:textId="13BFDC58" w:rsidR="00130697" w:rsidRPr="001E7EC3" w:rsidRDefault="00130697" w:rsidP="00993372">
      <w:pPr>
        <w:pStyle w:val="ListParagraph"/>
        <w:numPr>
          <w:ilvl w:val="0"/>
          <w:numId w:val="9"/>
        </w:numPr>
        <w:rPr>
          <w:rFonts w:cs="Arial"/>
          <w:sz w:val="24"/>
          <w:szCs w:val="24"/>
          <w:lang w:val="es-ES"/>
        </w:rPr>
      </w:pPr>
      <w:r w:rsidRPr="001E7EC3">
        <w:rPr>
          <w:rFonts w:cs="Arial"/>
          <w:sz w:val="24"/>
          <w:szCs w:val="24"/>
          <w:lang w:val="es-ES"/>
        </w:rPr>
        <w:t>MapaCICEMÓVIL muestra cada una de las instancias de rastreador como marcadores móviles en un mapa</w:t>
      </w:r>
      <w:r w:rsidRPr="001E7EC3">
        <w:rPr>
          <w:rFonts w:cs="Arial"/>
          <w:sz w:val="24"/>
          <w:szCs w:val="24"/>
          <w:lang w:val="es-ES"/>
        </w:rPr>
        <w:t xml:space="preserve"> basado en Google Maps</w:t>
      </w:r>
      <w:r w:rsidRPr="001E7EC3">
        <w:rPr>
          <w:rFonts w:cs="Arial"/>
          <w:sz w:val="24"/>
          <w:szCs w:val="24"/>
          <w:lang w:val="es-ES"/>
        </w:rPr>
        <w:t>.</w:t>
      </w:r>
    </w:p>
    <w:p w14:paraId="0AB9059D" w14:textId="64A38791" w:rsidR="00186056" w:rsidRPr="00CF42BE" w:rsidRDefault="00816762" w:rsidP="00130697">
      <w:pPr>
        <w:rPr>
          <w:rFonts w:cs="Arial"/>
          <w:sz w:val="24"/>
          <w:szCs w:val="24"/>
          <w:lang w:val="es-ES"/>
        </w:rPr>
      </w:pPr>
      <w:r>
        <w:rPr>
          <w:rFonts w:cs="Arial"/>
          <w:sz w:val="24"/>
          <w:szCs w:val="24"/>
          <w:lang w:val="es-ES"/>
        </w:rPr>
        <w:t>A manera de</w:t>
      </w:r>
      <w:r w:rsidR="00130697" w:rsidRPr="00130697">
        <w:rPr>
          <w:rFonts w:cs="Arial"/>
          <w:sz w:val="24"/>
          <w:szCs w:val="24"/>
          <w:lang w:val="es-ES"/>
        </w:rPr>
        <w:t xml:space="preserve"> recomen</w:t>
      </w:r>
      <w:r>
        <w:rPr>
          <w:rFonts w:cs="Arial"/>
          <w:sz w:val="24"/>
          <w:szCs w:val="24"/>
          <w:lang w:val="es-ES"/>
        </w:rPr>
        <w:t xml:space="preserve">dación se propone realizar una entrega del código fuente al </w:t>
      </w:r>
      <w:r w:rsidR="00130697" w:rsidRPr="00130697">
        <w:rPr>
          <w:rFonts w:cs="Arial"/>
          <w:sz w:val="24"/>
          <w:szCs w:val="24"/>
          <w:lang w:val="es-ES"/>
        </w:rPr>
        <w:t xml:space="preserve">Departamento de Telemática, para </w:t>
      </w:r>
      <w:r w:rsidR="00F5599F" w:rsidRPr="00130697">
        <w:rPr>
          <w:rFonts w:cs="Arial"/>
          <w:sz w:val="24"/>
          <w:szCs w:val="24"/>
          <w:lang w:val="es-ES"/>
        </w:rPr>
        <w:t>continúe</w:t>
      </w:r>
      <w:r w:rsidR="00130697" w:rsidRPr="00130697">
        <w:rPr>
          <w:rFonts w:cs="Arial"/>
          <w:sz w:val="24"/>
          <w:szCs w:val="24"/>
          <w:lang w:val="es-ES"/>
        </w:rPr>
        <w:t xml:space="preserve"> su desarrollo.</w:t>
      </w:r>
      <w:r>
        <w:rPr>
          <w:rFonts w:cs="Arial"/>
          <w:sz w:val="24"/>
          <w:szCs w:val="24"/>
          <w:lang w:val="es-ES"/>
        </w:rPr>
        <w:t xml:space="preserve"> Así como r</w:t>
      </w:r>
      <w:r w:rsidR="00130697" w:rsidRPr="00130697">
        <w:rPr>
          <w:rFonts w:cs="Arial"/>
          <w:sz w:val="24"/>
          <w:szCs w:val="24"/>
          <w:lang w:val="es-ES"/>
        </w:rPr>
        <w:t xml:space="preserve">ealizar la captura de nuevos requisitos de software con el personal encargado del servicio </w:t>
      </w:r>
      <w:r w:rsidR="00F5599F">
        <w:rPr>
          <w:rFonts w:cs="Arial"/>
          <w:sz w:val="24"/>
          <w:szCs w:val="24"/>
          <w:lang w:val="es-ES"/>
        </w:rPr>
        <w:t>de transporte interno del CICESE</w:t>
      </w:r>
      <w:r w:rsidR="00130697" w:rsidRPr="00130697">
        <w:rPr>
          <w:rFonts w:cs="Arial"/>
          <w:sz w:val="24"/>
          <w:szCs w:val="24"/>
          <w:lang w:val="es-ES"/>
        </w:rPr>
        <w:t>.</w:t>
      </w:r>
    </w:p>
    <w:p w14:paraId="5EA7682E" w14:textId="348D18AF" w:rsidR="00AE7E2B" w:rsidRPr="006B0B5C" w:rsidRDefault="00AE7E2B" w:rsidP="006B0B5C">
      <w:pPr>
        <w:pStyle w:val="Heading1"/>
        <w:ind w:left="360"/>
      </w:pPr>
      <w:r w:rsidRPr="006B0B5C">
        <w:t>Referencias</w:t>
      </w:r>
    </w:p>
    <w:p w14:paraId="5085697F" w14:textId="77777777" w:rsidR="00DC4E64" w:rsidRPr="00BF34EA" w:rsidRDefault="00DC4E64" w:rsidP="00DC4E64"/>
    <w:p w14:paraId="799BC830" w14:textId="10447058" w:rsidR="00BF34EA" w:rsidRPr="00BF34EA" w:rsidRDefault="00AE7E2B" w:rsidP="00BF34EA">
      <w:pPr>
        <w:widowControl w:val="0"/>
        <w:autoSpaceDE w:val="0"/>
        <w:autoSpaceDN w:val="0"/>
        <w:adjustRightInd w:val="0"/>
        <w:ind w:left="640" w:hanging="640"/>
        <w:rPr>
          <w:rFonts w:eastAsia="Times New Roman" w:cs="Arial"/>
          <w:noProof/>
        </w:rPr>
      </w:pPr>
      <w:r>
        <w:rPr>
          <w:rFonts w:cs="Arial"/>
          <w:lang w:val="es-ES"/>
        </w:rPr>
        <w:fldChar w:fldCharType="begin" w:fldLock="1"/>
      </w:r>
      <w:r w:rsidRPr="00BF34EA">
        <w:rPr>
          <w:rFonts w:cs="Arial"/>
        </w:rPr>
        <w:instrText xml:space="preserve">ADDIN Mendeley Bibliography CSL_BIBLIOGRAPHY </w:instrText>
      </w:r>
      <w:r>
        <w:rPr>
          <w:rFonts w:cs="Arial"/>
          <w:lang w:val="es-ES"/>
        </w:rPr>
        <w:fldChar w:fldCharType="separate"/>
      </w:r>
      <w:r w:rsidR="00BF34EA" w:rsidRPr="00BF34EA">
        <w:rPr>
          <w:rFonts w:eastAsia="Times New Roman" w:cs="Arial"/>
          <w:noProof/>
        </w:rPr>
        <w:t>[1]</w:t>
      </w:r>
      <w:r w:rsidR="00BF34EA" w:rsidRPr="00BF34EA">
        <w:rPr>
          <w:rFonts w:eastAsia="Times New Roman" w:cs="Arial"/>
          <w:noProof/>
        </w:rPr>
        <w:tab/>
        <w:t xml:space="preserve">S. Lee, G. Tewolde, and J. Kwon, “Design and implementation of vehicle tracking system using GPS/GSM/GPRS technology and smartphone application,” in </w:t>
      </w:r>
      <w:r w:rsidR="00BF34EA" w:rsidRPr="00BF34EA">
        <w:rPr>
          <w:rFonts w:eastAsia="Times New Roman" w:cs="Arial"/>
          <w:i/>
          <w:iCs/>
          <w:noProof/>
        </w:rPr>
        <w:t>Internet of Things (WF-IoT), 2014 IEEE World Forum on</w:t>
      </w:r>
      <w:r w:rsidR="00BF34EA" w:rsidRPr="00BF34EA">
        <w:rPr>
          <w:rFonts w:eastAsia="Times New Roman" w:cs="Arial"/>
          <w:noProof/>
        </w:rPr>
        <w:t>, 2014, pp. 353–358.</w:t>
      </w:r>
    </w:p>
    <w:p w14:paraId="685BC82E" w14:textId="77777777" w:rsidR="00BF34EA" w:rsidRPr="00BF34EA" w:rsidRDefault="00BF34EA" w:rsidP="00BF34EA">
      <w:pPr>
        <w:widowControl w:val="0"/>
        <w:autoSpaceDE w:val="0"/>
        <w:autoSpaceDN w:val="0"/>
        <w:adjustRightInd w:val="0"/>
        <w:ind w:left="640" w:hanging="640"/>
        <w:rPr>
          <w:rFonts w:eastAsia="Times New Roman" w:cs="Arial"/>
          <w:noProof/>
        </w:rPr>
      </w:pPr>
      <w:r w:rsidRPr="00BF34EA">
        <w:rPr>
          <w:rFonts w:eastAsia="Times New Roman" w:cs="Arial"/>
          <w:noProof/>
          <w:lang w:val="es-ES"/>
        </w:rPr>
        <w:t>[2]</w:t>
      </w:r>
      <w:r w:rsidRPr="00BF34EA">
        <w:rPr>
          <w:rFonts w:eastAsia="Times New Roman" w:cs="Arial"/>
          <w:noProof/>
          <w:lang w:val="es-ES"/>
        </w:rPr>
        <w:tab/>
        <w:t xml:space="preserve">CICESE, “Introducción al CICESE,” </w:t>
      </w:r>
      <w:r w:rsidRPr="00BF34EA">
        <w:rPr>
          <w:rFonts w:eastAsia="Times New Roman" w:cs="Arial"/>
          <w:i/>
          <w:iCs/>
          <w:noProof/>
          <w:lang w:val="es-ES"/>
        </w:rPr>
        <w:t>https://www.cicese.edu.mx/</w:t>
      </w:r>
      <w:r w:rsidRPr="00BF34EA">
        <w:rPr>
          <w:rFonts w:eastAsia="Times New Roman" w:cs="Arial"/>
          <w:noProof/>
          <w:lang w:val="es-ES"/>
        </w:rPr>
        <w:t xml:space="preserve">, 2018. </w:t>
      </w:r>
      <w:r w:rsidRPr="00BF34EA">
        <w:rPr>
          <w:rFonts w:eastAsia="Times New Roman" w:cs="Arial"/>
          <w:noProof/>
        </w:rPr>
        <w:t>[Online]. Available: https://www.cicese.edu.mx/int/index.php?mod=acd&amp;op=intro. [Accessed: 08-Aug-2018].</w:t>
      </w:r>
    </w:p>
    <w:p w14:paraId="241B7889" w14:textId="77777777" w:rsidR="00BF34EA" w:rsidRPr="00BF34EA" w:rsidRDefault="00BF34EA" w:rsidP="00BF34EA">
      <w:pPr>
        <w:widowControl w:val="0"/>
        <w:autoSpaceDE w:val="0"/>
        <w:autoSpaceDN w:val="0"/>
        <w:adjustRightInd w:val="0"/>
        <w:ind w:left="640" w:hanging="640"/>
        <w:rPr>
          <w:rFonts w:eastAsia="Times New Roman" w:cs="Arial"/>
          <w:noProof/>
        </w:rPr>
      </w:pPr>
      <w:r w:rsidRPr="00BF34EA">
        <w:rPr>
          <w:rFonts w:eastAsia="Times New Roman" w:cs="Arial"/>
          <w:noProof/>
        </w:rPr>
        <w:t>[3]</w:t>
      </w:r>
      <w:r w:rsidRPr="00BF34EA">
        <w:rPr>
          <w:rFonts w:eastAsia="Times New Roman" w:cs="Arial"/>
          <w:noProof/>
        </w:rPr>
        <w:tab/>
        <w:t xml:space="preserve">Google, “Real-time Asset Tracking,” </w:t>
      </w:r>
      <w:r w:rsidRPr="00BF34EA">
        <w:rPr>
          <w:rFonts w:eastAsia="Times New Roman" w:cs="Arial"/>
          <w:i/>
          <w:iCs/>
          <w:noProof/>
        </w:rPr>
        <w:t>https://codelabs.developers.google.com/</w:t>
      </w:r>
      <w:r w:rsidRPr="00BF34EA">
        <w:rPr>
          <w:rFonts w:eastAsia="Times New Roman" w:cs="Arial"/>
          <w:noProof/>
        </w:rPr>
        <w:t>, 2018. [Online]. Available: https://codelabs.developers.google.com/codelabs/realtime-asset-tracking/. [Accessed: 08-Aug-2018].</w:t>
      </w:r>
    </w:p>
    <w:p w14:paraId="4CEBE1DB" w14:textId="77777777" w:rsidR="00BF34EA" w:rsidRPr="00BF34EA" w:rsidRDefault="00BF34EA" w:rsidP="00BF34EA">
      <w:pPr>
        <w:widowControl w:val="0"/>
        <w:autoSpaceDE w:val="0"/>
        <w:autoSpaceDN w:val="0"/>
        <w:adjustRightInd w:val="0"/>
        <w:ind w:left="640" w:hanging="640"/>
        <w:rPr>
          <w:rFonts w:cs="Arial"/>
          <w:noProof/>
        </w:rPr>
      </w:pPr>
      <w:r w:rsidRPr="00BF34EA">
        <w:rPr>
          <w:rFonts w:eastAsia="Times New Roman" w:cs="Arial"/>
          <w:noProof/>
        </w:rPr>
        <w:t>[4]</w:t>
      </w:r>
      <w:r w:rsidRPr="00BF34EA">
        <w:rPr>
          <w:rFonts w:eastAsia="Times New Roman" w:cs="Arial"/>
          <w:noProof/>
        </w:rPr>
        <w:tab/>
        <w:t xml:space="preserve">Google, “Firebase API Reference,” </w:t>
      </w:r>
      <w:r w:rsidRPr="00BF34EA">
        <w:rPr>
          <w:rFonts w:eastAsia="Times New Roman" w:cs="Arial"/>
          <w:i/>
          <w:iCs/>
          <w:noProof/>
        </w:rPr>
        <w:t>https://firebase.google.com/</w:t>
      </w:r>
      <w:r w:rsidRPr="00BF34EA">
        <w:rPr>
          <w:rFonts w:eastAsia="Times New Roman" w:cs="Arial"/>
          <w:noProof/>
        </w:rPr>
        <w:t>. [Online]. Available: https://firebase.google.com/docs/reference/. [Accessed: 09-Aug-2018].</w:t>
      </w:r>
    </w:p>
    <w:p w14:paraId="0544DA85" w14:textId="6CCA371F" w:rsidR="00B57F24" w:rsidRPr="00225304" w:rsidRDefault="00AE7E2B" w:rsidP="00225304">
      <w:pPr>
        <w:widowControl w:val="0"/>
        <w:autoSpaceDE w:val="0"/>
        <w:autoSpaceDN w:val="0"/>
        <w:adjustRightInd w:val="0"/>
        <w:ind w:left="640" w:hanging="640"/>
        <w:rPr>
          <w:rFonts w:cs="Arial"/>
        </w:rPr>
      </w:pPr>
      <w:r>
        <w:rPr>
          <w:rFonts w:cs="Arial"/>
          <w:lang w:val="es-ES"/>
        </w:rPr>
        <w:fldChar w:fldCharType="end"/>
      </w:r>
    </w:p>
    <w:p w14:paraId="0D546A8D" w14:textId="17896021" w:rsidR="00B57F24" w:rsidRPr="00BF34EA" w:rsidRDefault="00B57F24" w:rsidP="00711852">
      <w:pPr>
        <w:rPr>
          <w:rFonts w:cs="Arial"/>
          <w:sz w:val="24"/>
          <w:szCs w:val="24"/>
        </w:rPr>
      </w:pPr>
    </w:p>
    <w:sectPr w:rsidR="00B57F24" w:rsidRPr="00BF34EA" w:rsidSect="00EF6678">
      <w:pgSz w:w="12240" w:h="15840" w:code="1"/>
      <w:pgMar w:top="1699" w:right="1411" w:bottom="1699" w:left="198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8DCD60" w14:textId="77777777" w:rsidR="00993372" w:rsidRDefault="00993372" w:rsidP="006D28E6">
      <w:pPr>
        <w:spacing w:line="240" w:lineRule="auto"/>
      </w:pPr>
      <w:r>
        <w:separator/>
      </w:r>
    </w:p>
  </w:endnote>
  <w:endnote w:type="continuationSeparator" w:id="0">
    <w:p w14:paraId="54141A1C" w14:textId="77777777" w:rsidR="00993372" w:rsidRDefault="00993372" w:rsidP="006D28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embo Std">
    <w:altName w:val="Calibri"/>
    <w:panose1 w:val="00000000000000000000"/>
    <w:charset w:val="00"/>
    <w:family w:val="roman"/>
    <w:notTrueType/>
    <w:pitch w:val="default"/>
    <w:sig w:usb0="00000003" w:usb1="00000000" w:usb2="00000000" w:usb3="00000000" w:csb0="00000001" w:csb1="00000000"/>
  </w:font>
  <w:font w:name="Liberation Sans">
    <w:altName w:val="Yu Gothic"/>
    <w:charset w:val="80"/>
    <w:family w:val="swiss"/>
    <w:pitch w:val="variable"/>
  </w:font>
  <w:font w:name="Microsoft YaHei">
    <w:panose1 w:val="020B0503020204020204"/>
    <w:charset w:val="86"/>
    <w:family w:val="swiss"/>
    <w:pitch w:val="variable"/>
    <w:sig w:usb0="80000287" w:usb1="28CF3C52" w:usb2="00000016" w:usb3="00000000" w:csb0="0004001F" w:csb1="00000000"/>
  </w:font>
  <w:font w:name="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8E6FA2" w14:textId="77777777" w:rsidR="00993372" w:rsidRDefault="00993372" w:rsidP="006D28E6">
      <w:pPr>
        <w:spacing w:line="240" w:lineRule="auto"/>
      </w:pPr>
      <w:r>
        <w:separator/>
      </w:r>
    </w:p>
  </w:footnote>
  <w:footnote w:type="continuationSeparator" w:id="0">
    <w:p w14:paraId="2376B01A" w14:textId="77777777" w:rsidR="00993372" w:rsidRDefault="00993372" w:rsidP="006D28E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EE52FE"/>
    <w:multiLevelType w:val="hybridMultilevel"/>
    <w:tmpl w:val="878C8AAE"/>
    <w:lvl w:ilvl="0" w:tplc="D9727752">
      <w:start w:val="1"/>
      <w:numFmt w:val="decimal"/>
      <w:pStyle w:val="Heading1"/>
      <w:lvlText w:val="%1."/>
      <w:lvlJc w:val="left"/>
      <w:pPr>
        <w:ind w:left="720" w:hanging="360"/>
      </w:pPr>
    </w:lvl>
    <w:lvl w:ilvl="1" w:tplc="A0F8BC5E">
      <w:start w:val="1"/>
      <w:numFmt w:val="lowerLetter"/>
      <w:lvlText w:val="%2."/>
      <w:lvlJc w:val="left"/>
      <w:pPr>
        <w:ind w:left="1440" w:hanging="360"/>
      </w:pPr>
      <w:rPr>
        <w:rFonts w:ascii="Arial" w:eastAsia="Calibri" w:hAnsi="Arial" w:cs="Arial"/>
        <w:b w:val="0"/>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CEE5E12"/>
    <w:multiLevelType w:val="multilevel"/>
    <w:tmpl w:val="565EDF62"/>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2">
    <w:nsid w:val="427414FF"/>
    <w:multiLevelType w:val="hybridMultilevel"/>
    <w:tmpl w:val="4ACA7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EB372A"/>
    <w:multiLevelType w:val="multilevel"/>
    <w:tmpl w:val="1C7AC6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48FB0E3A"/>
    <w:multiLevelType w:val="multilevel"/>
    <w:tmpl w:val="30184E10"/>
    <w:lvl w:ilvl="0">
      <w:start w:val="1"/>
      <w:numFmt w:val="decimal"/>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right"/>
      <w:pPr>
        <w:ind w:left="3240" w:hanging="360"/>
      </w:pPr>
      <w:rPr>
        <w:rFonts w:hint="default"/>
      </w:rPr>
    </w:lvl>
  </w:abstractNum>
  <w:abstractNum w:abstractNumId="5">
    <w:nsid w:val="559F7558"/>
    <w:multiLevelType w:val="multilevel"/>
    <w:tmpl w:val="26363698"/>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pStyle w:val="Heading3"/>
      <w:lvlText w:val="%1.%2.%3"/>
      <w:lvlJc w:val="left"/>
      <w:pPr>
        <w:ind w:left="720" w:hanging="720"/>
      </w:pPr>
      <w:rPr>
        <w:rFonts w:hint="default"/>
        <w:lang w:val="es-MX"/>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80A44F1"/>
    <w:multiLevelType w:val="hybridMultilevel"/>
    <w:tmpl w:val="2C2AD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594DCA"/>
    <w:multiLevelType w:val="hybridMultilevel"/>
    <w:tmpl w:val="FDDC7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8"/>
  </w:num>
  <w:num w:numId="4">
    <w:abstractNumId w:val="5"/>
  </w:num>
  <w:num w:numId="5">
    <w:abstractNumId w:val="4"/>
  </w:num>
  <w:num w:numId="6">
    <w:abstractNumId w:val="3"/>
  </w:num>
  <w:num w:numId="7">
    <w:abstractNumId w:val="6"/>
  </w:num>
  <w:num w:numId="8">
    <w:abstractNumId w:val="7"/>
  </w:num>
  <w:num w:numId="9">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7CA0"/>
    <w:rsid w:val="00001A40"/>
    <w:rsid w:val="0000222B"/>
    <w:rsid w:val="00002CAF"/>
    <w:rsid w:val="00005490"/>
    <w:rsid w:val="00005613"/>
    <w:rsid w:val="00005BE0"/>
    <w:rsid w:val="0000616E"/>
    <w:rsid w:val="000061C6"/>
    <w:rsid w:val="00006F5A"/>
    <w:rsid w:val="00007131"/>
    <w:rsid w:val="00007752"/>
    <w:rsid w:val="0001084A"/>
    <w:rsid w:val="000126D8"/>
    <w:rsid w:val="00015FC4"/>
    <w:rsid w:val="000179E9"/>
    <w:rsid w:val="00020E0B"/>
    <w:rsid w:val="0002111A"/>
    <w:rsid w:val="000244DA"/>
    <w:rsid w:val="00025F74"/>
    <w:rsid w:val="0002625C"/>
    <w:rsid w:val="0002629A"/>
    <w:rsid w:val="000304DF"/>
    <w:rsid w:val="000309ED"/>
    <w:rsid w:val="00033C55"/>
    <w:rsid w:val="000343B5"/>
    <w:rsid w:val="0003481C"/>
    <w:rsid w:val="00035643"/>
    <w:rsid w:val="00035B87"/>
    <w:rsid w:val="00035C21"/>
    <w:rsid w:val="00036CF9"/>
    <w:rsid w:val="00036FC1"/>
    <w:rsid w:val="0003779D"/>
    <w:rsid w:val="000412A8"/>
    <w:rsid w:val="00041349"/>
    <w:rsid w:val="00042D5B"/>
    <w:rsid w:val="00043E8D"/>
    <w:rsid w:val="000446A4"/>
    <w:rsid w:val="000451B1"/>
    <w:rsid w:val="00047D94"/>
    <w:rsid w:val="000511CC"/>
    <w:rsid w:val="0005169B"/>
    <w:rsid w:val="00051845"/>
    <w:rsid w:val="000524E1"/>
    <w:rsid w:val="00054370"/>
    <w:rsid w:val="00054503"/>
    <w:rsid w:val="000573E2"/>
    <w:rsid w:val="000636B2"/>
    <w:rsid w:val="000653D6"/>
    <w:rsid w:val="00070F6B"/>
    <w:rsid w:val="00072263"/>
    <w:rsid w:val="00072E32"/>
    <w:rsid w:val="00073002"/>
    <w:rsid w:val="0007431F"/>
    <w:rsid w:val="000743B1"/>
    <w:rsid w:val="000820E1"/>
    <w:rsid w:val="00082464"/>
    <w:rsid w:val="00082892"/>
    <w:rsid w:val="000833D9"/>
    <w:rsid w:val="0008404A"/>
    <w:rsid w:val="0008408A"/>
    <w:rsid w:val="00084B1E"/>
    <w:rsid w:val="00084ED3"/>
    <w:rsid w:val="00086352"/>
    <w:rsid w:val="0008702C"/>
    <w:rsid w:val="000876A6"/>
    <w:rsid w:val="000906F1"/>
    <w:rsid w:val="000917F8"/>
    <w:rsid w:val="0009319F"/>
    <w:rsid w:val="00095136"/>
    <w:rsid w:val="00095599"/>
    <w:rsid w:val="00096146"/>
    <w:rsid w:val="00096377"/>
    <w:rsid w:val="00097A63"/>
    <w:rsid w:val="000A06D1"/>
    <w:rsid w:val="000A0718"/>
    <w:rsid w:val="000A0B7E"/>
    <w:rsid w:val="000A35C8"/>
    <w:rsid w:val="000A35E0"/>
    <w:rsid w:val="000A4631"/>
    <w:rsid w:val="000A4666"/>
    <w:rsid w:val="000A5FB7"/>
    <w:rsid w:val="000B01E9"/>
    <w:rsid w:val="000B05CA"/>
    <w:rsid w:val="000B0C3C"/>
    <w:rsid w:val="000B2DA7"/>
    <w:rsid w:val="000B418F"/>
    <w:rsid w:val="000B5B64"/>
    <w:rsid w:val="000B6D54"/>
    <w:rsid w:val="000C136F"/>
    <w:rsid w:val="000C1BC1"/>
    <w:rsid w:val="000C5B29"/>
    <w:rsid w:val="000C5D32"/>
    <w:rsid w:val="000C5E06"/>
    <w:rsid w:val="000C646A"/>
    <w:rsid w:val="000C7D14"/>
    <w:rsid w:val="000D0192"/>
    <w:rsid w:val="000D07C0"/>
    <w:rsid w:val="000D1006"/>
    <w:rsid w:val="000D15E6"/>
    <w:rsid w:val="000D19F9"/>
    <w:rsid w:val="000D2074"/>
    <w:rsid w:val="000D2F64"/>
    <w:rsid w:val="000D3818"/>
    <w:rsid w:val="000D4153"/>
    <w:rsid w:val="000D5ADC"/>
    <w:rsid w:val="000D6C70"/>
    <w:rsid w:val="000D7072"/>
    <w:rsid w:val="000D7F5E"/>
    <w:rsid w:val="000D7FBB"/>
    <w:rsid w:val="000E01DF"/>
    <w:rsid w:val="000E2B65"/>
    <w:rsid w:val="000E42B6"/>
    <w:rsid w:val="000E4699"/>
    <w:rsid w:val="000E52CD"/>
    <w:rsid w:val="000E6184"/>
    <w:rsid w:val="000E6B59"/>
    <w:rsid w:val="000E6B66"/>
    <w:rsid w:val="000E7E9E"/>
    <w:rsid w:val="000F0FA4"/>
    <w:rsid w:val="000F1292"/>
    <w:rsid w:val="000F15DE"/>
    <w:rsid w:val="000F15FA"/>
    <w:rsid w:val="000F5FB6"/>
    <w:rsid w:val="000F767F"/>
    <w:rsid w:val="001007B7"/>
    <w:rsid w:val="00100893"/>
    <w:rsid w:val="00100CE4"/>
    <w:rsid w:val="00101F8E"/>
    <w:rsid w:val="00102DFB"/>
    <w:rsid w:val="00106306"/>
    <w:rsid w:val="00106A7F"/>
    <w:rsid w:val="00106BB1"/>
    <w:rsid w:val="00106EC6"/>
    <w:rsid w:val="00107200"/>
    <w:rsid w:val="00110CC8"/>
    <w:rsid w:val="00110F62"/>
    <w:rsid w:val="00111138"/>
    <w:rsid w:val="0011380E"/>
    <w:rsid w:val="00113A82"/>
    <w:rsid w:val="00115234"/>
    <w:rsid w:val="0011701E"/>
    <w:rsid w:val="00117BA7"/>
    <w:rsid w:val="00120358"/>
    <w:rsid w:val="001204A3"/>
    <w:rsid w:val="00120896"/>
    <w:rsid w:val="00120E30"/>
    <w:rsid w:val="00124BDF"/>
    <w:rsid w:val="00127093"/>
    <w:rsid w:val="00130080"/>
    <w:rsid w:val="00130697"/>
    <w:rsid w:val="00130BAF"/>
    <w:rsid w:val="00132ECA"/>
    <w:rsid w:val="0013305F"/>
    <w:rsid w:val="00135ED1"/>
    <w:rsid w:val="00135F59"/>
    <w:rsid w:val="001360DC"/>
    <w:rsid w:val="0013661C"/>
    <w:rsid w:val="001368DC"/>
    <w:rsid w:val="001370DC"/>
    <w:rsid w:val="00140CD5"/>
    <w:rsid w:val="00141283"/>
    <w:rsid w:val="00141DA5"/>
    <w:rsid w:val="0014332F"/>
    <w:rsid w:val="001441B9"/>
    <w:rsid w:val="001448D0"/>
    <w:rsid w:val="00144FD7"/>
    <w:rsid w:val="00150DC1"/>
    <w:rsid w:val="00151053"/>
    <w:rsid w:val="00151FC2"/>
    <w:rsid w:val="00152AFE"/>
    <w:rsid w:val="00153129"/>
    <w:rsid w:val="00153777"/>
    <w:rsid w:val="001549A0"/>
    <w:rsid w:val="00157D75"/>
    <w:rsid w:val="001614B6"/>
    <w:rsid w:val="00161D89"/>
    <w:rsid w:val="00162BE3"/>
    <w:rsid w:val="00163230"/>
    <w:rsid w:val="00163DBD"/>
    <w:rsid w:val="00163E4E"/>
    <w:rsid w:val="00165D8B"/>
    <w:rsid w:val="0016768E"/>
    <w:rsid w:val="00167B83"/>
    <w:rsid w:val="00167E5F"/>
    <w:rsid w:val="00170B64"/>
    <w:rsid w:val="001711C6"/>
    <w:rsid w:val="001714B9"/>
    <w:rsid w:val="001722B5"/>
    <w:rsid w:val="00172521"/>
    <w:rsid w:val="001727CD"/>
    <w:rsid w:val="00172FC9"/>
    <w:rsid w:val="00173079"/>
    <w:rsid w:val="001764ED"/>
    <w:rsid w:val="00177295"/>
    <w:rsid w:val="00180C75"/>
    <w:rsid w:val="00180E6B"/>
    <w:rsid w:val="00180EF4"/>
    <w:rsid w:val="001819CF"/>
    <w:rsid w:val="0018449B"/>
    <w:rsid w:val="00184AF6"/>
    <w:rsid w:val="00185D90"/>
    <w:rsid w:val="00186056"/>
    <w:rsid w:val="001865EF"/>
    <w:rsid w:val="0018713D"/>
    <w:rsid w:val="00187D47"/>
    <w:rsid w:val="00191EE6"/>
    <w:rsid w:val="00192F27"/>
    <w:rsid w:val="00193C2D"/>
    <w:rsid w:val="00194492"/>
    <w:rsid w:val="00194BED"/>
    <w:rsid w:val="0019580E"/>
    <w:rsid w:val="00196519"/>
    <w:rsid w:val="001A128E"/>
    <w:rsid w:val="001A19C5"/>
    <w:rsid w:val="001A1D25"/>
    <w:rsid w:val="001A2E8D"/>
    <w:rsid w:val="001A36EC"/>
    <w:rsid w:val="001A4774"/>
    <w:rsid w:val="001A4E8E"/>
    <w:rsid w:val="001A5382"/>
    <w:rsid w:val="001B0F2D"/>
    <w:rsid w:val="001B18D5"/>
    <w:rsid w:val="001B3802"/>
    <w:rsid w:val="001B514A"/>
    <w:rsid w:val="001B55D7"/>
    <w:rsid w:val="001B601D"/>
    <w:rsid w:val="001C1C29"/>
    <w:rsid w:val="001C20C7"/>
    <w:rsid w:val="001C217E"/>
    <w:rsid w:val="001C2EA4"/>
    <w:rsid w:val="001C4105"/>
    <w:rsid w:val="001C48E0"/>
    <w:rsid w:val="001C6828"/>
    <w:rsid w:val="001C6E47"/>
    <w:rsid w:val="001C7665"/>
    <w:rsid w:val="001D0735"/>
    <w:rsid w:val="001D153D"/>
    <w:rsid w:val="001D15B6"/>
    <w:rsid w:val="001D3F28"/>
    <w:rsid w:val="001D422D"/>
    <w:rsid w:val="001D4F27"/>
    <w:rsid w:val="001D5070"/>
    <w:rsid w:val="001D5415"/>
    <w:rsid w:val="001E159C"/>
    <w:rsid w:val="001E1E88"/>
    <w:rsid w:val="001E2CEF"/>
    <w:rsid w:val="001E4B85"/>
    <w:rsid w:val="001E5D23"/>
    <w:rsid w:val="001E6013"/>
    <w:rsid w:val="001E7EC3"/>
    <w:rsid w:val="001F0654"/>
    <w:rsid w:val="001F1458"/>
    <w:rsid w:val="001F3EB7"/>
    <w:rsid w:val="001F4D1F"/>
    <w:rsid w:val="001F712F"/>
    <w:rsid w:val="00200400"/>
    <w:rsid w:val="00202008"/>
    <w:rsid w:val="002027E9"/>
    <w:rsid w:val="00202F3B"/>
    <w:rsid w:val="00203B87"/>
    <w:rsid w:val="00205403"/>
    <w:rsid w:val="00206018"/>
    <w:rsid w:val="00206201"/>
    <w:rsid w:val="00206F5D"/>
    <w:rsid w:val="002073B2"/>
    <w:rsid w:val="00207CDB"/>
    <w:rsid w:val="002102FB"/>
    <w:rsid w:val="00211761"/>
    <w:rsid w:val="00212777"/>
    <w:rsid w:val="00213C05"/>
    <w:rsid w:val="002142D4"/>
    <w:rsid w:val="00214BFD"/>
    <w:rsid w:val="002154E2"/>
    <w:rsid w:val="002162B4"/>
    <w:rsid w:val="00216E43"/>
    <w:rsid w:val="00217CC8"/>
    <w:rsid w:val="00220176"/>
    <w:rsid w:val="002203B3"/>
    <w:rsid w:val="00220B64"/>
    <w:rsid w:val="0022361A"/>
    <w:rsid w:val="00224111"/>
    <w:rsid w:val="0022445C"/>
    <w:rsid w:val="00225304"/>
    <w:rsid w:val="00227430"/>
    <w:rsid w:val="00231CCB"/>
    <w:rsid w:val="00232251"/>
    <w:rsid w:val="00232411"/>
    <w:rsid w:val="0023299F"/>
    <w:rsid w:val="00233AD0"/>
    <w:rsid w:val="00234D2E"/>
    <w:rsid w:val="00235945"/>
    <w:rsid w:val="00240118"/>
    <w:rsid w:val="002441A2"/>
    <w:rsid w:val="00244A7C"/>
    <w:rsid w:val="00244BB5"/>
    <w:rsid w:val="00246126"/>
    <w:rsid w:val="002462B3"/>
    <w:rsid w:val="0025150E"/>
    <w:rsid w:val="00251ED6"/>
    <w:rsid w:val="0025404B"/>
    <w:rsid w:val="00255E01"/>
    <w:rsid w:val="0025731A"/>
    <w:rsid w:val="00260925"/>
    <w:rsid w:val="00262790"/>
    <w:rsid w:val="00262928"/>
    <w:rsid w:val="002633FE"/>
    <w:rsid w:val="00263985"/>
    <w:rsid w:val="0026403A"/>
    <w:rsid w:val="00264617"/>
    <w:rsid w:val="002657E7"/>
    <w:rsid w:val="002712CF"/>
    <w:rsid w:val="00271BB3"/>
    <w:rsid w:val="00271BCE"/>
    <w:rsid w:val="00273152"/>
    <w:rsid w:val="002734CD"/>
    <w:rsid w:val="002749A2"/>
    <w:rsid w:val="00275876"/>
    <w:rsid w:val="00275A86"/>
    <w:rsid w:val="00275CFE"/>
    <w:rsid w:val="00277010"/>
    <w:rsid w:val="002772CA"/>
    <w:rsid w:val="002806AE"/>
    <w:rsid w:val="002819FB"/>
    <w:rsid w:val="002831EA"/>
    <w:rsid w:val="00283383"/>
    <w:rsid w:val="002847F7"/>
    <w:rsid w:val="00284D30"/>
    <w:rsid w:val="002874AB"/>
    <w:rsid w:val="00287AEE"/>
    <w:rsid w:val="00287F07"/>
    <w:rsid w:val="0029095F"/>
    <w:rsid w:val="00291225"/>
    <w:rsid w:val="00291441"/>
    <w:rsid w:val="002915E6"/>
    <w:rsid w:val="002918BE"/>
    <w:rsid w:val="00291A2D"/>
    <w:rsid w:val="00292420"/>
    <w:rsid w:val="00295720"/>
    <w:rsid w:val="002960CC"/>
    <w:rsid w:val="002968AB"/>
    <w:rsid w:val="002971D0"/>
    <w:rsid w:val="002A1519"/>
    <w:rsid w:val="002A1C69"/>
    <w:rsid w:val="002A2377"/>
    <w:rsid w:val="002A2F28"/>
    <w:rsid w:val="002A4F12"/>
    <w:rsid w:val="002A584E"/>
    <w:rsid w:val="002A5D90"/>
    <w:rsid w:val="002A6DCB"/>
    <w:rsid w:val="002A718E"/>
    <w:rsid w:val="002A7F2E"/>
    <w:rsid w:val="002B0FBE"/>
    <w:rsid w:val="002B2A87"/>
    <w:rsid w:val="002B2E01"/>
    <w:rsid w:val="002B3F7E"/>
    <w:rsid w:val="002B443B"/>
    <w:rsid w:val="002B7004"/>
    <w:rsid w:val="002B734E"/>
    <w:rsid w:val="002B7B43"/>
    <w:rsid w:val="002C0DD1"/>
    <w:rsid w:val="002C1587"/>
    <w:rsid w:val="002C1F48"/>
    <w:rsid w:val="002C22A6"/>
    <w:rsid w:val="002C2F45"/>
    <w:rsid w:val="002C301C"/>
    <w:rsid w:val="002C34C2"/>
    <w:rsid w:val="002C3B13"/>
    <w:rsid w:val="002C6BCE"/>
    <w:rsid w:val="002C7371"/>
    <w:rsid w:val="002C762F"/>
    <w:rsid w:val="002D13FD"/>
    <w:rsid w:val="002D2B80"/>
    <w:rsid w:val="002D2F63"/>
    <w:rsid w:val="002D3A02"/>
    <w:rsid w:val="002D4474"/>
    <w:rsid w:val="002D45E6"/>
    <w:rsid w:val="002D4808"/>
    <w:rsid w:val="002D49C6"/>
    <w:rsid w:val="002D4F7B"/>
    <w:rsid w:val="002D548C"/>
    <w:rsid w:val="002D54CF"/>
    <w:rsid w:val="002D57A2"/>
    <w:rsid w:val="002D5BDB"/>
    <w:rsid w:val="002D7430"/>
    <w:rsid w:val="002D7663"/>
    <w:rsid w:val="002E1CEA"/>
    <w:rsid w:val="002E340E"/>
    <w:rsid w:val="002E3C33"/>
    <w:rsid w:val="002E612D"/>
    <w:rsid w:val="002E64D1"/>
    <w:rsid w:val="002E6E08"/>
    <w:rsid w:val="002E6F87"/>
    <w:rsid w:val="002E78C1"/>
    <w:rsid w:val="002F1B7D"/>
    <w:rsid w:val="002F1D28"/>
    <w:rsid w:val="002F2411"/>
    <w:rsid w:val="002F4BED"/>
    <w:rsid w:val="002F538D"/>
    <w:rsid w:val="002F6A70"/>
    <w:rsid w:val="002F6E70"/>
    <w:rsid w:val="002F6E9D"/>
    <w:rsid w:val="00301459"/>
    <w:rsid w:val="003017E0"/>
    <w:rsid w:val="00301B7B"/>
    <w:rsid w:val="00301BCA"/>
    <w:rsid w:val="00303F2E"/>
    <w:rsid w:val="0030436D"/>
    <w:rsid w:val="003065F3"/>
    <w:rsid w:val="00312871"/>
    <w:rsid w:val="00312F85"/>
    <w:rsid w:val="0031380E"/>
    <w:rsid w:val="003138DF"/>
    <w:rsid w:val="00313B81"/>
    <w:rsid w:val="00313F1A"/>
    <w:rsid w:val="00313F6B"/>
    <w:rsid w:val="00314FFF"/>
    <w:rsid w:val="00317D01"/>
    <w:rsid w:val="003207B9"/>
    <w:rsid w:val="00321450"/>
    <w:rsid w:val="0032335C"/>
    <w:rsid w:val="003236EC"/>
    <w:rsid w:val="00326997"/>
    <w:rsid w:val="003269ED"/>
    <w:rsid w:val="003272D2"/>
    <w:rsid w:val="00330DAB"/>
    <w:rsid w:val="003322B5"/>
    <w:rsid w:val="00332718"/>
    <w:rsid w:val="003332AA"/>
    <w:rsid w:val="00333391"/>
    <w:rsid w:val="00341014"/>
    <w:rsid w:val="00343250"/>
    <w:rsid w:val="00343863"/>
    <w:rsid w:val="003441F6"/>
    <w:rsid w:val="0034467E"/>
    <w:rsid w:val="00345BA5"/>
    <w:rsid w:val="00345C9E"/>
    <w:rsid w:val="00346170"/>
    <w:rsid w:val="0034718D"/>
    <w:rsid w:val="003473D6"/>
    <w:rsid w:val="0035126C"/>
    <w:rsid w:val="003528E2"/>
    <w:rsid w:val="00352F75"/>
    <w:rsid w:val="0035511C"/>
    <w:rsid w:val="0035575D"/>
    <w:rsid w:val="00357559"/>
    <w:rsid w:val="0035791D"/>
    <w:rsid w:val="003614F4"/>
    <w:rsid w:val="00363800"/>
    <w:rsid w:val="00366711"/>
    <w:rsid w:val="00367190"/>
    <w:rsid w:val="00367410"/>
    <w:rsid w:val="0036789F"/>
    <w:rsid w:val="0037198F"/>
    <w:rsid w:val="003735C1"/>
    <w:rsid w:val="00373826"/>
    <w:rsid w:val="00373B4E"/>
    <w:rsid w:val="00375727"/>
    <w:rsid w:val="0037573C"/>
    <w:rsid w:val="00376386"/>
    <w:rsid w:val="00380CB8"/>
    <w:rsid w:val="003816E9"/>
    <w:rsid w:val="0038204D"/>
    <w:rsid w:val="00382834"/>
    <w:rsid w:val="00384340"/>
    <w:rsid w:val="00384733"/>
    <w:rsid w:val="00385211"/>
    <w:rsid w:val="00387AFB"/>
    <w:rsid w:val="00387EF7"/>
    <w:rsid w:val="00390630"/>
    <w:rsid w:val="00390744"/>
    <w:rsid w:val="00390A5E"/>
    <w:rsid w:val="00390E09"/>
    <w:rsid w:val="00391210"/>
    <w:rsid w:val="00391E8A"/>
    <w:rsid w:val="003927DB"/>
    <w:rsid w:val="0039345A"/>
    <w:rsid w:val="003938C1"/>
    <w:rsid w:val="00394F72"/>
    <w:rsid w:val="00396558"/>
    <w:rsid w:val="0039666E"/>
    <w:rsid w:val="00396D5C"/>
    <w:rsid w:val="00397961"/>
    <w:rsid w:val="00397997"/>
    <w:rsid w:val="003A0CD9"/>
    <w:rsid w:val="003A157A"/>
    <w:rsid w:val="003A6EB4"/>
    <w:rsid w:val="003B544D"/>
    <w:rsid w:val="003B5B39"/>
    <w:rsid w:val="003B6597"/>
    <w:rsid w:val="003B66DF"/>
    <w:rsid w:val="003B7A1F"/>
    <w:rsid w:val="003C0F8B"/>
    <w:rsid w:val="003C149E"/>
    <w:rsid w:val="003C18D5"/>
    <w:rsid w:val="003C702B"/>
    <w:rsid w:val="003C7276"/>
    <w:rsid w:val="003C7670"/>
    <w:rsid w:val="003C7E59"/>
    <w:rsid w:val="003D06E7"/>
    <w:rsid w:val="003D3BBF"/>
    <w:rsid w:val="003D4782"/>
    <w:rsid w:val="003D4972"/>
    <w:rsid w:val="003D5298"/>
    <w:rsid w:val="003D6DA5"/>
    <w:rsid w:val="003E0915"/>
    <w:rsid w:val="003E0965"/>
    <w:rsid w:val="003E3776"/>
    <w:rsid w:val="003E45DA"/>
    <w:rsid w:val="003E5CE9"/>
    <w:rsid w:val="003E7A5D"/>
    <w:rsid w:val="003F1C97"/>
    <w:rsid w:val="003F3B8E"/>
    <w:rsid w:val="003F7459"/>
    <w:rsid w:val="004013A9"/>
    <w:rsid w:val="00401BCD"/>
    <w:rsid w:val="00403712"/>
    <w:rsid w:val="00403EA5"/>
    <w:rsid w:val="00404D5B"/>
    <w:rsid w:val="0040652B"/>
    <w:rsid w:val="00410451"/>
    <w:rsid w:val="00411BC3"/>
    <w:rsid w:val="00413892"/>
    <w:rsid w:val="004151C8"/>
    <w:rsid w:val="00417E11"/>
    <w:rsid w:val="00421456"/>
    <w:rsid w:val="0042191C"/>
    <w:rsid w:val="004224CC"/>
    <w:rsid w:val="004225B1"/>
    <w:rsid w:val="00422E23"/>
    <w:rsid w:val="00427B7F"/>
    <w:rsid w:val="0043221B"/>
    <w:rsid w:val="00433989"/>
    <w:rsid w:val="0043487A"/>
    <w:rsid w:val="00434F3F"/>
    <w:rsid w:val="004365E3"/>
    <w:rsid w:val="00437E91"/>
    <w:rsid w:val="004421C8"/>
    <w:rsid w:val="00443471"/>
    <w:rsid w:val="00443BBA"/>
    <w:rsid w:val="004459DC"/>
    <w:rsid w:val="00447291"/>
    <w:rsid w:val="00447A43"/>
    <w:rsid w:val="00452AC4"/>
    <w:rsid w:val="00453421"/>
    <w:rsid w:val="00453821"/>
    <w:rsid w:val="00453C00"/>
    <w:rsid w:val="00454E75"/>
    <w:rsid w:val="00455BF9"/>
    <w:rsid w:val="00456A55"/>
    <w:rsid w:val="00461A28"/>
    <w:rsid w:val="00463E4E"/>
    <w:rsid w:val="00464C20"/>
    <w:rsid w:val="00464DE9"/>
    <w:rsid w:val="00465E23"/>
    <w:rsid w:val="004664AB"/>
    <w:rsid w:val="004672BA"/>
    <w:rsid w:val="004706DD"/>
    <w:rsid w:val="004719AD"/>
    <w:rsid w:val="004727EB"/>
    <w:rsid w:val="00472D02"/>
    <w:rsid w:val="00472DB2"/>
    <w:rsid w:val="004732DA"/>
    <w:rsid w:val="00473944"/>
    <w:rsid w:val="00473DC9"/>
    <w:rsid w:val="0047483E"/>
    <w:rsid w:val="0047630C"/>
    <w:rsid w:val="00476460"/>
    <w:rsid w:val="0047679F"/>
    <w:rsid w:val="00476B66"/>
    <w:rsid w:val="00477401"/>
    <w:rsid w:val="0048116D"/>
    <w:rsid w:val="004813FE"/>
    <w:rsid w:val="00481F56"/>
    <w:rsid w:val="00482AE2"/>
    <w:rsid w:val="00483472"/>
    <w:rsid w:val="004845F1"/>
    <w:rsid w:val="0048502D"/>
    <w:rsid w:val="004861E2"/>
    <w:rsid w:val="00486EA9"/>
    <w:rsid w:val="00492F71"/>
    <w:rsid w:val="004954FA"/>
    <w:rsid w:val="00496C37"/>
    <w:rsid w:val="00496D7C"/>
    <w:rsid w:val="0049722E"/>
    <w:rsid w:val="00497ADA"/>
    <w:rsid w:val="00497B5B"/>
    <w:rsid w:val="004A01A1"/>
    <w:rsid w:val="004A0A89"/>
    <w:rsid w:val="004A1386"/>
    <w:rsid w:val="004A1ABB"/>
    <w:rsid w:val="004A2486"/>
    <w:rsid w:val="004A28B4"/>
    <w:rsid w:val="004A2A2F"/>
    <w:rsid w:val="004A3E66"/>
    <w:rsid w:val="004A7EEC"/>
    <w:rsid w:val="004B062F"/>
    <w:rsid w:val="004B0783"/>
    <w:rsid w:val="004B0D7E"/>
    <w:rsid w:val="004B2338"/>
    <w:rsid w:val="004B3707"/>
    <w:rsid w:val="004B386F"/>
    <w:rsid w:val="004B3CA0"/>
    <w:rsid w:val="004B42BF"/>
    <w:rsid w:val="004B6FB3"/>
    <w:rsid w:val="004C0CE8"/>
    <w:rsid w:val="004C38EB"/>
    <w:rsid w:val="004C6A30"/>
    <w:rsid w:val="004C7C57"/>
    <w:rsid w:val="004D00E8"/>
    <w:rsid w:val="004D1EC9"/>
    <w:rsid w:val="004D1F48"/>
    <w:rsid w:val="004D231F"/>
    <w:rsid w:val="004D24AF"/>
    <w:rsid w:val="004D252A"/>
    <w:rsid w:val="004D2F66"/>
    <w:rsid w:val="004D3A46"/>
    <w:rsid w:val="004D4B1F"/>
    <w:rsid w:val="004D5750"/>
    <w:rsid w:val="004D6493"/>
    <w:rsid w:val="004D67CF"/>
    <w:rsid w:val="004D68D2"/>
    <w:rsid w:val="004D6A58"/>
    <w:rsid w:val="004D6A99"/>
    <w:rsid w:val="004D6FA0"/>
    <w:rsid w:val="004E5504"/>
    <w:rsid w:val="004E5DF2"/>
    <w:rsid w:val="004E5E13"/>
    <w:rsid w:val="004E6F73"/>
    <w:rsid w:val="004E74EC"/>
    <w:rsid w:val="004E7708"/>
    <w:rsid w:val="004F1D57"/>
    <w:rsid w:val="004F3350"/>
    <w:rsid w:val="004F43FC"/>
    <w:rsid w:val="004F5281"/>
    <w:rsid w:val="004F6017"/>
    <w:rsid w:val="005009B9"/>
    <w:rsid w:val="00501865"/>
    <w:rsid w:val="00502292"/>
    <w:rsid w:val="00503470"/>
    <w:rsid w:val="00504B28"/>
    <w:rsid w:val="00504BE3"/>
    <w:rsid w:val="005052A6"/>
    <w:rsid w:val="005055CC"/>
    <w:rsid w:val="00510A62"/>
    <w:rsid w:val="00514F5A"/>
    <w:rsid w:val="00516698"/>
    <w:rsid w:val="00516896"/>
    <w:rsid w:val="00517C9E"/>
    <w:rsid w:val="00520070"/>
    <w:rsid w:val="00520936"/>
    <w:rsid w:val="00520B01"/>
    <w:rsid w:val="005224EB"/>
    <w:rsid w:val="00524FFF"/>
    <w:rsid w:val="00525CB6"/>
    <w:rsid w:val="00525D64"/>
    <w:rsid w:val="00526503"/>
    <w:rsid w:val="005270FD"/>
    <w:rsid w:val="00530A8E"/>
    <w:rsid w:val="005316E6"/>
    <w:rsid w:val="005326E9"/>
    <w:rsid w:val="00534574"/>
    <w:rsid w:val="0053467C"/>
    <w:rsid w:val="005347E2"/>
    <w:rsid w:val="00535152"/>
    <w:rsid w:val="0053524F"/>
    <w:rsid w:val="0053691D"/>
    <w:rsid w:val="005374DA"/>
    <w:rsid w:val="00537983"/>
    <w:rsid w:val="00537AB4"/>
    <w:rsid w:val="00537B06"/>
    <w:rsid w:val="0054099B"/>
    <w:rsid w:val="005411A4"/>
    <w:rsid w:val="005414F8"/>
    <w:rsid w:val="005443D3"/>
    <w:rsid w:val="00544ACB"/>
    <w:rsid w:val="005505CA"/>
    <w:rsid w:val="00550BB2"/>
    <w:rsid w:val="00550C29"/>
    <w:rsid w:val="005526BA"/>
    <w:rsid w:val="005531B8"/>
    <w:rsid w:val="005534B3"/>
    <w:rsid w:val="00555752"/>
    <w:rsid w:val="0055675D"/>
    <w:rsid w:val="00556F18"/>
    <w:rsid w:val="00557170"/>
    <w:rsid w:val="0055781B"/>
    <w:rsid w:val="00557E33"/>
    <w:rsid w:val="00560901"/>
    <w:rsid w:val="00561A49"/>
    <w:rsid w:val="00561FC9"/>
    <w:rsid w:val="00562FE4"/>
    <w:rsid w:val="005647BF"/>
    <w:rsid w:val="00565D3A"/>
    <w:rsid w:val="00566E6E"/>
    <w:rsid w:val="00567F07"/>
    <w:rsid w:val="00570715"/>
    <w:rsid w:val="00571154"/>
    <w:rsid w:val="005714E1"/>
    <w:rsid w:val="00573483"/>
    <w:rsid w:val="00575BAD"/>
    <w:rsid w:val="00575F29"/>
    <w:rsid w:val="00576AD7"/>
    <w:rsid w:val="00577256"/>
    <w:rsid w:val="00580AE0"/>
    <w:rsid w:val="0058114B"/>
    <w:rsid w:val="00581E12"/>
    <w:rsid w:val="0058202E"/>
    <w:rsid w:val="00582531"/>
    <w:rsid w:val="00582655"/>
    <w:rsid w:val="0058285A"/>
    <w:rsid w:val="00583DDA"/>
    <w:rsid w:val="005846BC"/>
    <w:rsid w:val="00584C0A"/>
    <w:rsid w:val="00586527"/>
    <w:rsid w:val="00587CB4"/>
    <w:rsid w:val="00587EB2"/>
    <w:rsid w:val="00592B53"/>
    <w:rsid w:val="00592CCD"/>
    <w:rsid w:val="00592DFA"/>
    <w:rsid w:val="0059431D"/>
    <w:rsid w:val="00595165"/>
    <w:rsid w:val="00596481"/>
    <w:rsid w:val="005A0B3B"/>
    <w:rsid w:val="005A1A7A"/>
    <w:rsid w:val="005A1DFB"/>
    <w:rsid w:val="005A282D"/>
    <w:rsid w:val="005A285D"/>
    <w:rsid w:val="005A458C"/>
    <w:rsid w:val="005A4913"/>
    <w:rsid w:val="005B03AC"/>
    <w:rsid w:val="005B114C"/>
    <w:rsid w:val="005B1758"/>
    <w:rsid w:val="005B332F"/>
    <w:rsid w:val="005B3A45"/>
    <w:rsid w:val="005B5666"/>
    <w:rsid w:val="005B7E5F"/>
    <w:rsid w:val="005C1801"/>
    <w:rsid w:val="005C1A68"/>
    <w:rsid w:val="005C2C63"/>
    <w:rsid w:val="005C45CA"/>
    <w:rsid w:val="005D0652"/>
    <w:rsid w:val="005D0CFD"/>
    <w:rsid w:val="005D2126"/>
    <w:rsid w:val="005D2286"/>
    <w:rsid w:val="005D3C75"/>
    <w:rsid w:val="005D4842"/>
    <w:rsid w:val="005D4981"/>
    <w:rsid w:val="005D5FDC"/>
    <w:rsid w:val="005E0E5C"/>
    <w:rsid w:val="005E2571"/>
    <w:rsid w:val="005E2908"/>
    <w:rsid w:val="005E3767"/>
    <w:rsid w:val="005E4FCF"/>
    <w:rsid w:val="005E5E8C"/>
    <w:rsid w:val="005E625D"/>
    <w:rsid w:val="005E65E0"/>
    <w:rsid w:val="005E76E0"/>
    <w:rsid w:val="005E7E7D"/>
    <w:rsid w:val="005F07F5"/>
    <w:rsid w:val="005F083A"/>
    <w:rsid w:val="005F0868"/>
    <w:rsid w:val="005F533E"/>
    <w:rsid w:val="005F5473"/>
    <w:rsid w:val="00600413"/>
    <w:rsid w:val="00600759"/>
    <w:rsid w:val="00602D65"/>
    <w:rsid w:val="00604595"/>
    <w:rsid w:val="00604E25"/>
    <w:rsid w:val="00606CFD"/>
    <w:rsid w:val="0061003C"/>
    <w:rsid w:val="0061053D"/>
    <w:rsid w:val="006105F9"/>
    <w:rsid w:val="00611261"/>
    <w:rsid w:val="006112B1"/>
    <w:rsid w:val="00611C30"/>
    <w:rsid w:val="006120A3"/>
    <w:rsid w:val="006144ED"/>
    <w:rsid w:val="006146CF"/>
    <w:rsid w:val="006150BD"/>
    <w:rsid w:val="0061595E"/>
    <w:rsid w:val="00616358"/>
    <w:rsid w:val="00616D38"/>
    <w:rsid w:val="00616D78"/>
    <w:rsid w:val="00617ABC"/>
    <w:rsid w:val="0062008B"/>
    <w:rsid w:val="00621FB2"/>
    <w:rsid w:val="00623A6B"/>
    <w:rsid w:val="00623C6A"/>
    <w:rsid w:val="006255FC"/>
    <w:rsid w:val="00626769"/>
    <w:rsid w:val="00627E86"/>
    <w:rsid w:val="00630E9F"/>
    <w:rsid w:val="00631D70"/>
    <w:rsid w:val="00632C41"/>
    <w:rsid w:val="00635E29"/>
    <w:rsid w:val="00636E12"/>
    <w:rsid w:val="00636F52"/>
    <w:rsid w:val="00640B1A"/>
    <w:rsid w:val="00641F86"/>
    <w:rsid w:val="00642E3D"/>
    <w:rsid w:val="006430E1"/>
    <w:rsid w:val="00643696"/>
    <w:rsid w:val="00644153"/>
    <w:rsid w:val="00645850"/>
    <w:rsid w:val="00646A87"/>
    <w:rsid w:val="00647D8F"/>
    <w:rsid w:val="00650B23"/>
    <w:rsid w:val="00653055"/>
    <w:rsid w:val="00656C2C"/>
    <w:rsid w:val="00661B07"/>
    <w:rsid w:val="00661FFF"/>
    <w:rsid w:val="00662ABE"/>
    <w:rsid w:val="00662DDD"/>
    <w:rsid w:val="006631AB"/>
    <w:rsid w:val="00664A3F"/>
    <w:rsid w:val="006654D3"/>
    <w:rsid w:val="00665B1A"/>
    <w:rsid w:val="00670204"/>
    <w:rsid w:val="00670B3B"/>
    <w:rsid w:val="00670C0A"/>
    <w:rsid w:val="006712B1"/>
    <w:rsid w:val="006713B8"/>
    <w:rsid w:val="00672CD0"/>
    <w:rsid w:val="006738B0"/>
    <w:rsid w:val="006742BA"/>
    <w:rsid w:val="00676898"/>
    <w:rsid w:val="006778CC"/>
    <w:rsid w:val="00680036"/>
    <w:rsid w:val="0068018B"/>
    <w:rsid w:val="006803B4"/>
    <w:rsid w:val="00683B72"/>
    <w:rsid w:val="00683F09"/>
    <w:rsid w:val="006844FB"/>
    <w:rsid w:val="00684C02"/>
    <w:rsid w:val="006855F6"/>
    <w:rsid w:val="00685FD1"/>
    <w:rsid w:val="006865F8"/>
    <w:rsid w:val="006870FA"/>
    <w:rsid w:val="00687155"/>
    <w:rsid w:val="00687BEE"/>
    <w:rsid w:val="00687DE6"/>
    <w:rsid w:val="006906D7"/>
    <w:rsid w:val="00690E95"/>
    <w:rsid w:val="00691E59"/>
    <w:rsid w:val="006922E4"/>
    <w:rsid w:val="006930D4"/>
    <w:rsid w:val="00694CFC"/>
    <w:rsid w:val="0069592E"/>
    <w:rsid w:val="00695BC0"/>
    <w:rsid w:val="0069738C"/>
    <w:rsid w:val="00697FBE"/>
    <w:rsid w:val="006A244E"/>
    <w:rsid w:val="006A2571"/>
    <w:rsid w:val="006A6523"/>
    <w:rsid w:val="006A6D6B"/>
    <w:rsid w:val="006A7833"/>
    <w:rsid w:val="006B0B5C"/>
    <w:rsid w:val="006B232F"/>
    <w:rsid w:val="006B3218"/>
    <w:rsid w:val="006B5C33"/>
    <w:rsid w:val="006B6720"/>
    <w:rsid w:val="006B6B37"/>
    <w:rsid w:val="006B7829"/>
    <w:rsid w:val="006B7849"/>
    <w:rsid w:val="006C28FF"/>
    <w:rsid w:val="006C3363"/>
    <w:rsid w:val="006C3C34"/>
    <w:rsid w:val="006C420B"/>
    <w:rsid w:val="006C5B3B"/>
    <w:rsid w:val="006C6801"/>
    <w:rsid w:val="006C716F"/>
    <w:rsid w:val="006C7AF4"/>
    <w:rsid w:val="006D087B"/>
    <w:rsid w:val="006D28E6"/>
    <w:rsid w:val="006D41F6"/>
    <w:rsid w:val="006D6B32"/>
    <w:rsid w:val="006D6F9A"/>
    <w:rsid w:val="006E1E4E"/>
    <w:rsid w:val="006E2F23"/>
    <w:rsid w:val="006E3959"/>
    <w:rsid w:val="006E3CD4"/>
    <w:rsid w:val="006E431B"/>
    <w:rsid w:val="006E45A4"/>
    <w:rsid w:val="006E4EA2"/>
    <w:rsid w:val="006E5475"/>
    <w:rsid w:val="006E562F"/>
    <w:rsid w:val="006E5C2D"/>
    <w:rsid w:val="006F1330"/>
    <w:rsid w:val="006F138E"/>
    <w:rsid w:val="006F1E98"/>
    <w:rsid w:val="006F5B8C"/>
    <w:rsid w:val="006F606E"/>
    <w:rsid w:val="006F6C83"/>
    <w:rsid w:val="006F6CFC"/>
    <w:rsid w:val="006F74E8"/>
    <w:rsid w:val="006F7B56"/>
    <w:rsid w:val="00700B2F"/>
    <w:rsid w:val="00700C2A"/>
    <w:rsid w:val="00702128"/>
    <w:rsid w:val="00704EB1"/>
    <w:rsid w:val="0070652C"/>
    <w:rsid w:val="00706883"/>
    <w:rsid w:val="00706954"/>
    <w:rsid w:val="00706C6B"/>
    <w:rsid w:val="00707239"/>
    <w:rsid w:val="00710233"/>
    <w:rsid w:val="007114EC"/>
    <w:rsid w:val="00711852"/>
    <w:rsid w:val="00711B7C"/>
    <w:rsid w:val="00713337"/>
    <w:rsid w:val="00715881"/>
    <w:rsid w:val="00715C95"/>
    <w:rsid w:val="00715FB2"/>
    <w:rsid w:val="007166F8"/>
    <w:rsid w:val="0071716E"/>
    <w:rsid w:val="00720460"/>
    <w:rsid w:val="00721ADC"/>
    <w:rsid w:val="00722BC7"/>
    <w:rsid w:val="00726041"/>
    <w:rsid w:val="00727100"/>
    <w:rsid w:val="00727544"/>
    <w:rsid w:val="00727858"/>
    <w:rsid w:val="00730F46"/>
    <w:rsid w:val="00731E74"/>
    <w:rsid w:val="007328F8"/>
    <w:rsid w:val="007334F1"/>
    <w:rsid w:val="007350A3"/>
    <w:rsid w:val="00737431"/>
    <w:rsid w:val="00741377"/>
    <w:rsid w:val="00744C4F"/>
    <w:rsid w:val="00745E25"/>
    <w:rsid w:val="007467ED"/>
    <w:rsid w:val="00747265"/>
    <w:rsid w:val="00747CF2"/>
    <w:rsid w:val="0075061D"/>
    <w:rsid w:val="00750ECF"/>
    <w:rsid w:val="00752642"/>
    <w:rsid w:val="00752FF0"/>
    <w:rsid w:val="00753251"/>
    <w:rsid w:val="00753494"/>
    <w:rsid w:val="00754317"/>
    <w:rsid w:val="00756671"/>
    <w:rsid w:val="007579E1"/>
    <w:rsid w:val="00757B8B"/>
    <w:rsid w:val="00757C26"/>
    <w:rsid w:val="0076318F"/>
    <w:rsid w:val="00765EA5"/>
    <w:rsid w:val="0076653D"/>
    <w:rsid w:val="00766D89"/>
    <w:rsid w:val="0076705D"/>
    <w:rsid w:val="007700F4"/>
    <w:rsid w:val="00770662"/>
    <w:rsid w:val="0077144D"/>
    <w:rsid w:val="007729B6"/>
    <w:rsid w:val="0077568A"/>
    <w:rsid w:val="00777D69"/>
    <w:rsid w:val="0078093B"/>
    <w:rsid w:val="00780B21"/>
    <w:rsid w:val="00781322"/>
    <w:rsid w:val="00782D11"/>
    <w:rsid w:val="00783721"/>
    <w:rsid w:val="00784367"/>
    <w:rsid w:val="00784A71"/>
    <w:rsid w:val="00785763"/>
    <w:rsid w:val="00785FAA"/>
    <w:rsid w:val="0078785A"/>
    <w:rsid w:val="00790358"/>
    <w:rsid w:val="00790FF9"/>
    <w:rsid w:val="00791BA8"/>
    <w:rsid w:val="00792578"/>
    <w:rsid w:val="0079287A"/>
    <w:rsid w:val="00793755"/>
    <w:rsid w:val="00793E9E"/>
    <w:rsid w:val="00797332"/>
    <w:rsid w:val="007A01CB"/>
    <w:rsid w:val="007A03C8"/>
    <w:rsid w:val="007A1CD9"/>
    <w:rsid w:val="007A1D4E"/>
    <w:rsid w:val="007A3529"/>
    <w:rsid w:val="007A4334"/>
    <w:rsid w:val="007A44ED"/>
    <w:rsid w:val="007A4B32"/>
    <w:rsid w:val="007A695C"/>
    <w:rsid w:val="007A7979"/>
    <w:rsid w:val="007B0735"/>
    <w:rsid w:val="007B1A5C"/>
    <w:rsid w:val="007B1E39"/>
    <w:rsid w:val="007B2DB6"/>
    <w:rsid w:val="007B3492"/>
    <w:rsid w:val="007B662B"/>
    <w:rsid w:val="007B68E4"/>
    <w:rsid w:val="007B6F20"/>
    <w:rsid w:val="007C1452"/>
    <w:rsid w:val="007C15AD"/>
    <w:rsid w:val="007C31AB"/>
    <w:rsid w:val="007C5A10"/>
    <w:rsid w:val="007C5E93"/>
    <w:rsid w:val="007C7CC8"/>
    <w:rsid w:val="007D0EDC"/>
    <w:rsid w:val="007D180D"/>
    <w:rsid w:val="007D1FFB"/>
    <w:rsid w:val="007D4B30"/>
    <w:rsid w:val="007D5469"/>
    <w:rsid w:val="007D5B94"/>
    <w:rsid w:val="007D5BB0"/>
    <w:rsid w:val="007D766D"/>
    <w:rsid w:val="007E017C"/>
    <w:rsid w:val="007E04E7"/>
    <w:rsid w:val="007E1E97"/>
    <w:rsid w:val="007E1F53"/>
    <w:rsid w:val="007E319D"/>
    <w:rsid w:val="007E3247"/>
    <w:rsid w:val="007E3FC3"/>
    <w:rsid w:val="007E3FFF"/>
    <w:rsid w:val="007E5CA2"/>
    <w:rsid w:val="007E6047"/>
    <w:rsid w:val="007E73D6"/>
    <w:rsid w:val="007F189A"/>
    <w:rsid w:val="007F26FE"/>
    <w:rsid w:val="007F2A11"/>
    <w:rsid w:val="007F3E62"/>
    <w:rsid w:val="007F528E"/>
    <w:rsid w:val="007F5EB6"/>
    <w:rsid w:val="007F6D5B"/>
    <w:rsid w:val="007F788B"/>
    <w:rsid w:val="007F7FA9"/>
    <w:rsid w:val="0080062A"/>
    <w:rsid w:val="0080261B"/>
    <w:rsid w:val="00803FFD"/>
    <w:rsid w:val="00804CB6"/>
    <w:rsid w:val="00805AEF"/>
    <w:rsid w:val="00805F44"/>
    <w:rsid w:val="00810396"/>
    <w:rsid w:val="00810674"/>
    <w:rsid w:val="0081190F"/>
    <w:rsid w:val="00811B88"/>
    <w:rsid w:val="00811CA4"/>
    <w:rsid w:val="0081279D"/>
    <w:rsid w:val="00812CAD"/>
    <w:rsid w:val="0081392E"/>
    <w:rsid w:val="00814557"/>
    <w:rsid w:val="008145C8"/>
    <w:rsid w:val="00814709"/>
    <w:rsid w:val="0081471E"/>
    <w:rsid w:val="00814BCD"/>
    <w:rsid w:val="0081597C"/>
    <w:rsid w:val="00816762"/>
    <w:rsid w:val="00816A2F"/>
    <w:rsid w:val="008203B5"/>
    <w:rsid w:val="0082071A"/>
    <w:rsid w:val="008227A2"/>
    <w:rsid w:val="008268AF"/>
    <w:rsid w:val="0082781B"/>
    <w:rsid w:val="008327F9"/>
    <w:rsid w:val="008355BE"/>
    <w:rsid w:val="00836235"/>
    <w:rsid w:val="00836729"/>
    <w:rsid w:val="0083718F"/>
    <w:rsid w:val="00837DCD"/>
    <w:rsid w:val="008409DF"/>
    <w:rsid w:val="00840AEC"/>
    <w:rsid w:val="00840FD1"/>
    <w:rsid w:val="008417A5"/>
    <w:rsid w:val="00842A85"/>
    <w:rsid w:val="00843A9C"/>
    <w:rsid w:val="00844370"/>
    <w:rsid w:val="00844BAA"/>
    <w:rsid w:val="00845210"/>
    <w:rsid w:val="0084572F"/>
    <w:rsid w:val="00847126"/>
    <w:rsid w:val="00847DA4"/>
    <w:rsid w:val="00850017"/>
    <w:rsid w:val="00850CA0"/>
    <w:rsid w:val="00850CC9"/>
    <w:rsid w:val="0085111C"/>
    <w:rsid w:val="0085373D"/>
    <w:rsid w:val="008544E8"/>
    <w:rsid w:val="00856AD6"/>
    <w:rsid w:val="00856D6D"/>
    <w:rsid w:val="0086131D"/>
    <w:rsid w:val="008620E0"/>
    <w:rsid w:val="00862812"/>
    <w:rsid w:val="008631F9"/>
    <w:rsid w:val="008636B0"/>
    <w:rsid w:val="0086386D"/>
    <w:rsid w:val="00864ED9"/>
    <w:rsid w:val="00866E0B"/>
    <w:rsid w:val="00870B55"/>
    <w:rsid w:val="008712AE"/>
    <w:rsid w:val="00871D45"/>
    <w:rsid w:val="00871DF1"/>
    <w:rsid w:val="00873926"/>
    <w:rsid w:val="00873E99"/>
    <w:rsid w:val="00873F12"/>
    <w:rsid w:val="00874848"/>
    <w:rsid w:val="0087674F"/>
    <w:rsid w:val="008774FE"/>
    <w:rsid w:val="00880099"/>
    <w:rsid w:val="0088035A"/>
    <w:rsid w:val="00882E85"/>
    <w:rsid w:val="00883363"/>
    <w:rsid w:val="00883CAE"/>
    <w:rsid w:val="00883F2B"/>
    <w:rsid w:val="008847D2"/>
    <w:rsid w:val="00884C3A"/>
    <w:rsid w:val="008871B2"/>
    <w:rsid w:val="00890D35"/>
    <w:rsid w:val="00892102"/>
    <w:rsid w:val="00892D5B"/>
    <w:rsid w:val="008A15C3"/>
    <w:rsid w:val="008A1F97"/>
    <w:rsid w:val="008A3BD3"/>
    <w:rsid w:val="008A3D6D"/>
    <w:rsid w:val="008A42DC"/>
    <w:rsid w:val="008A4E34"/>
    <w:rsid w:val="008A6DD9"/>
    <w:rsid w:val="008A75B5"/>
    <w:rsid w:val="008B0AF3"/>
    <w:rsid w:val="008B1514"/>
    <w:rsid w:val="008B4F4E"/>
    <w:rsid w:val="008B55C8"/>
    <w:rsid w:val="008B5A45"/>
    <w:rsid w:val="008B6043"/>
    <w:rsid w:val="008B6192"/>
    <w:rsid w:val="008C04FE"/>
    <w:rsid w:val="008C073A"/>
    <w:rsid w:val="008C08E7"/>
    <w:rsid w:val="008C0F64"/>
    <w:rsid w:val="008C4D16"/>
    <w:rsid w:val="008C50F1"/>
    <w:rsid w:val="008C55AE"/>
    <w:rsid w:val="008C6B59"/>
    <w:rsid w:val="008C7902"/>
    <w:rsid w:val="008C7FC5"/>
    <w:rsid w:val="008D2E3D"/>
    <w:rsid w:val="008D31A7"/>
    <w:rsid w:val="008D3CC0"/>
    <w:rsid w:val="008D3D06"/>
    <w:rsid w:val="008D4F49"/>
    <w:rsid w:val="008D51DF"/>
    <w:rsid w:val="008D57A0"/>
    <w:rsid w:val="008D5E4A"/>
    <w:rsid w:val="008D6D13"/>
    <w:rsid w:val="008D7176"/>
    <w:rsid w:val="008E25A9"/>
    <w:rsid w:val="008E4ABA"/>
    <w:rsid w:val="008E5016"/>
    <w:rsid w:val="008E50E3"/>
    <w:rsid w:val="008E682A"/>
    <w:rsid w:val="008F0DE2"/>
    <w:rsid w:val="008F18C4"/>
    <w:rsid w:val="008F2DF8"/>
    <w:rsid w:val="008F3486"/>
    <w:rsid w:val="008F6970"/>
    <w:rsid w:val="008F6ADE"/>
    <w:rsid w:val="008F71A2"/>
    <w:rsid w:val="008F7BFD"/>
    <w:rsid w:val="00902AF2"/>
    <w:rsid w:val="00903615"/>
    <w:rsid w:val="009056C6"/>
    <w:rsid w:val="009062D0"/>
    <w:rsid w:val="0090661B"/>
    <w:rsid w:val="00907CDC"/>
    <w:rsid w:val="00912C1B"/>
    <w:rsid w:val="009138D8"/>
    <w:rsid w:val="00917A04"/>
    <w:rsid w:val="00921443"/>
    <w:rsid w:val="00922266"/>
    <w:rsid w:val="00924F49"/>
    <w:rsid w:val="00925089"/>
    <w:rsid w:val="009271DD"/>
    <w:rsid w:val="0093033E"/>
    <w:rsid w:val="00930C63"/>
    <w:rsid w:val="009344A5"/>
    <w:rsid w:val="009350A2"/>
    <w:rsid w:val="00937ACD"/>
    <w:rsid w:val="009402BD"/>
    <w:rsid w:val="0094152C"/>
    <w:rsid w:val="00941B54"/>
    <w:rsid w:val="00942B76"/>
    <w:rsid w:val="00942F74"/>
    <w:rsid w:val="0094338C"/>
    <w:rsid w:val="0094366B"/>
    <w:rsid w:val="00943F72"/>
    <w:rsid w:val="0094649E"/>
    <w:rsid w:val="00947A5D"/>
    <w:rsid w:val="00950E69"/>
    <w:rsid w:val="009548D2"/>
    <w:rsid w:val="009560E1"/>
    <w:rsid w:val="009569FD"/>
    <w:rsid w:val="00957F7B"/>
    <w:rsid w:val="00960C96"/>
    <w:rsid w:val="009611BD"/>
    <w:rsid w:val="0096355B"/>
    <w:rsid w:val="00966453"/>
    <w:rsid w:val="009665EE"/>
    <w:rsid w:val="00970B11"/>
    <w:rsid w:val="00972272"/>
    <w:rsid w:val="009730E0"/>
    <w:rsid w:val="00974F4E"/>
    <w:rsid w:val="00976000"/>
    <w:rsid w:val="00976038"/>
    <w:rsid w:val="00976432"/>
    <w:rsid w:val="009765AE"/>
    <w:rsid w:val="009768A4"/>
    <w:rsid w:val="00980779"/>
    <w:rsid w:val="009808DE"/>
    <w:rsid w:val="00980BD3"/>
    <w:rsid w:val="009813F9"/>
    <w:rsid w:val="009829A2"/>
    <w:rsid w:val="00983811"/>
    <w:rsid w:val="00983949"/>
    <w:rsid w:val="00983979"/>
    <w:rsid w:val="0098493C"/>
    <w:rsid w:val="00985312"/>
    <w:rsid w:val="0098582D"/>
    <w:rsid w:val="00986B8A"/>
    <w:rsid w:val="009871A2"/>
    <w:rsid w:val="00987AB8"/>
    <w:rsid w:val="00990158"/>
    <w:rsid w:val="009907B2"/>
    <w:rsid w:val="00990B1D"/>
    <w:rsid w:val="009924CB"/>
    <w:rsid w:val="009926CA"/>
    <w:rsid w:val="0099286C"/>
    <w:rsid w:val="009932A3"/>
    <w:rsid w:val="00993372"/>
    <w:rsid w:val="00993B74"/>
    <w:rsid w:val="00995166"/>
    <w:rsid w:val="009952DD"/>
    <w:rsid w:val="00996434"/>
    <w:rsid w:val="0099761D"/>
    <w:rsid w:val="009A1006"/>
    <w:rsid w:val="009A268A"/>
    <w:rsid w:val="009A2F13"/>
    <w:rsid w:val="009A36B9"/>
    <w:rsid w:val="009B1CAC"/>
    <w:rsid w:val="009B2847"/>
    <w:rsid w:val="009B2BA7"/>
    <w:rsid w:val="009B4C98"/>
    <w:rsid w:val="009B4E45"/>
    <w:rsid w:val="009B505E"/>
    <w:rsid w:val="009B6BD6"/>
    <w:rsid w:val="009C1F90"/>
    <w:rsid w:val="009C2379"/>
    <w:rsid w:val="009C2C21"/>
    <w:rsid w:val="009C5988"/>
    <w:rsid w:val="009C6795"/>
    <w:rsid w:val="009C684F"/>
    <w:rsid w:val="009C697C"/>
    <w:rsid w:val="009C7E4D"/>
    <w:rsid w:val="009D060C"/>
    <w:rsid w:val="009D32BB"/>
    <w:rsid w:val="009D4A31"/>
    <w:rsid w:val="009D4ED7"/>
    <w:rsid w:val="009D78C1"/>
    <w:rsid w:val="009E1308"/>
    <w:rsid w:val="009E23C4"/>
    <w:rsid w:val="009E36A2"/>
    <w:rsid w:val="009E39E8"/>
    <w:rsid w:val="009E5197"/>
    <w:rsid w:val="009E57EC"/>
    <w:rsid w:val="009E5A67"/>
    <w:rsid w:val="009E69D9"/>
    <w:rsid w:val="009E7CD1"/>
    <w:rsid w:val="009F23CC"/>
    <w:rsid w:val="009F2668"/>
    <w:rsid w:val="009F51A5"/>
    <w:rsid w:val="009F52F2"/>
    <w:rsid w:val="009F5846"/>
    <w:rsid w:val="009F66EF"/>
    <w:rsid w:val="009F7481"/>
    <w:rsid w:val="009F7C14"/>
    <w:rsid w:val="00A01607"/>
    <w:rsid w:val="00A02CF4"/>
    <w:rsid w:val="00A03633"/>
    <w:rsid w:val="00A03FBC"/>
    <w:rsid w:val="00A04B43"/>
    <w:rsid w:val="00A05148"/>
    <w:rsid w:val="00A066DA"/>
    <w:rsid w:val="00A11832"/>
    <w:rsid w:val="00A14751"/>
    <w:rsid w:val="00A1510C"/>
    <w:rsid w:val="00A160B3"/>
    <w:rsid w:val="00A16F6E"/>
    <w:rsid w:val="00A205AC"/>
    <w:rsid w:val="00A214F0"/>
    <w:rsid w:val="00A21C82"/>
    <w:rsid w:val="00A22DCC"/>
    <w:rsid w:val="00A24CAA"/>
    <w:rsid w:val="00A252C3"/>
    <w:rsid w:val="00A259CC"/>
    <w:rsid w:val="00A267FC"/>
    <w:rsid w:val="00A26D63"/>
    <w:rsid w:val="00A26E70"/>
    <w:rsid w:val="00A27AD5"/>
    <w:rsid w:val="00A3061C"/>
    <w:rsid w:val="00A311C3"/>
    <w:rsid w:val="00A31297"/>
    <w:rsid w:val="00A312FA"/>
    <w:rsid w:val="00A31349"/>
    <w:rsid w:val="00A33635"/>
    <w:rsid w:val="00A37396"/>
    <w:rsid w:val="00A374F6"/>
    <w:rsid w:val="00A37D51"/>
    <w:rsid w:val="00A40179"/>
    <w:rsid w:val="00A405E2"/>
    <w:rsid w:val="00A43223"/>
    <w:rsid w:val="00A437BB"/>
    <w:rsid w:val="00A444F7"/>
    <w:rsid w:val="00A46328"/>
    <w:rsid w:val="00A463AB"/>
    <w:rsid w:val="00A506F8"/>
    <w:rsid w:val="00A5077C"/>
    <w:rsid w:val="00A53073"/>
    <w:rsid w:val="00A55C9A"/>
    <w:rsid w:val="00A56B60"/>
    <w:rsid w:val="00A57661"/>
    <w:rsid w:val="00A60D1E"/>
    <w:rsid w:val="00A62097"/>
    <w:rsid w:val="00A625CD"/>
    <w:rsid w:val="00A6396A"/>
    <w:rsid w:val="00A64407"/>
    <w:rsid w:val="00A65601"/>
    <w:rsid w:val="00A65B09"/>
    <w:rsid w:val="00A65C87"/>
    <w:rsid w:val="00A6648D"/>
    <w:rsid w:val="00A66D2A"/>
    <w:rsid w:val="00A66D38"/>
    <w:rsid w:val="00A71090"/>
    <w:rsid w:val="00A723E4"/>
    <w:rsid w:val="00A7258B"/>
    <w:rsid w:val="00A728CE"/>
    <w:rsid w:val="00A72DBF"/>
    <w:rsid w:val="00A72DD6"/>
    <w:rsid w:val="00A73285"/>
    <w:rsid w:val="00A7360A"/>
    <w:rsid w:val="00A74784"/>
    <w:rsid w:val="00A74F44"/>
    <w:rsid w:val="00A75658"/>
    <w:rsid w:val="00A76FA0"/>
    <w:rsid w:val="00A808DD"/>
    <w:rsid w:val="00A811E8"/>
    <w:rsid w:val="00A817A0"/>
    <w:rsid w:val="00A832F9"/>
    <w:rsid w:val="00A84F17"/>
    <w:rsid w:val="00A851F2"/>
    <w:rsid w:val="00A90337"/>
    <w:rsid w:val="00A91992"/>
    <w:rsid w:val="00A9271E"/>
    <w:rsid w:val="00A929AE"/>
    <w:rsid w:val="00A92B72"/>
    <w:rsid w:val="00A93A67"/>
    <w:rsid w:val="00A93FF2"/>
    <w:rsid w:val="00A94598"/>
    <w:rsid w:val="00A959D1"/>
    <w:rsid w:val="00A9607C"/>
    <w:rsid w:val="00A9687C"/>
    <w:rsid w:val="00AA1AE0"/>
    <w:rsid w:val="00AA1C79"/>
    <w:rsid w:val="00AA3748"/>
    <w:rsid w:val="00AA3EA8"/>
    <w:rsid w:val="00AA444F"/>
    <w:rsid w:val="00AA69E9"/>
    <w:rsid w:val="00AA711A"/>
    <w:rsid w:val="00AB060C"/>
    <w:rsid w:val="00AB1260"/>
    <w:rsid w:val="00AB17F1"/>
    <w:rsid w:val="00AB1DA8"/>
    <w:rsid w:val="00AB2620"/>
    <w:rsid w:val="00AB2A0E"/>
    <w:rsid w:val="00AB41B2"/>
    <w:rsid w:val="00AB470F"/>
    <w:rsid w:val="00AB4B9C"/>
    <w:rsid w:val="00AB4F15"/>
    <w:rsid w:val="00AB7D93"/>
    <w:rsid w:val="00AC13CC"/>
    <w:rsid w:val="00AC2B24"/>
    <w:rsid w:val="00AC499E"/>
    <w:rsid w:val="00AC6A0E"/>
    <w:rsid w:val="00AC7EA7"/>
    <w:rsid w:val="00AD01F8"/>
    <w:rsid w:val="00AD2C3C"/>
    <w:rsid w:val="00AD42D1"/>
    <w:rsid w:val="00AD43AE"/>
    <w:rsid w:val="00AD5D90"/>
    <w:rsid w:val="00AD690C"/>
    <w:rsid w:val="00AE001C"/>
    <w:rsid w:val="00AE1606"/>
    <w:rsid w:val="00AE3405"/>
    <w:rsid w:val="00AE4B03"/>
    <w:rsid w:val="00AE6399"/>
    <w:rsid w:val="00AE6459"/>
    <w:rsid w:val="00AE7E2B"/>
    <w:rsid w:val="00AF0A4D"/>
    <w:rsid w:val="00AF0A6E"/>
    <w:rsid w:val="00AF0A9E"/>
    <w:rsid w:val="00AF11A2"/>
    <w:rsid w:val="00AF1729"/>
    <w:rsid w:val="00AF1735"/>
    <w:rsid w:val="00AF1BEF"/>
    <w:rsid w:val="00AF1C98"/>
    <w:rsid w:val="00AF3B00"/>
    <w:rsid w:val="00AF3F89"/>
    <w:rsid w:val="00AF4D26"/>
    <w:rsid w:val="00AF5061"/>
    <w:rsid w:val="00AF7910"/>
    <w:rsid w:val="00AF7AE0"/>
    <w:rsid w:val="00B0087C"/>
    <w:rsid w:val="00B00F5B"/>
    <w:rsid w:val="00B0207A"/>
    <w:rsid w:val="00B0270D"/>
    <w:rsid w:val="00B02961"/>
    <w:rsid w:val="00B03EC5"/>
    <w:rsid w:val="00B06460"/>
    <w:rsid w:val="00B06A82"/>
    <w:rsid w:val="00B073E0"/>
    <w:rsid w:val="00B07808"/>
    <w:rsid w:val="00B079B8"/>
    <w:rsid w:val="00B101BB"/>
    <w:rsid w:val="00B117EF"/>
    <w:rsid w:val="00B11F2E"/>
    <w:rsid w:val="00B15922"/>
    <w:rsid w:val="00B16290"/>
    <w:rsid w:val="00B17287"/>
    <w:rsid w:val="00B179AF"/>
    <w:rsid w:val="00B17A3F"/>
    <w:rsid w:val="00B22143"/>
    <w:rsid w:val="00B23065"/>
    <w:rsid w:val="00B23249"/>
    <w:rsid w:val="00B238EC"/>
    <w:rsid w:val="00B25FB0"/>
    <w:rsid w:val="00B26E3D"/>
    <w:rsid w:val="00B27475"/>
    <w:rsid w:val="00B27CB2"/>
    <w:rsid w:val="00B30941"/>
    <w:rsid w:val="00B309A5"/>
    <w:rsid w:val="00B31083"/>
    <w:rsid w:val="00B3166F"/>
    <w:rsid w:val="00B32C51"/>
    <w:rsid w:val="00B32D10"/>
    <w:rsid w:val="00B32DC7"/>
    <w:rsid w:val="00B33428"/>
    <w:rsid w:val="00B35C40"/>
    <w:rsid w:val="00B3643F"/>
    <w:rsid w:val="00B40B3E"/>
    <w:rsid w:val="00B41831"/>
    <w:rsid w:val="00B46E3E"/>
    <w:rsid w:val="00B50027"/>
    <w:rsid w:val="00B50F06"/>
    <w:rsid w:val="00B5335D"/>
    <w:rsid w:val="00B54242"/>
    <w:rsid w:val="00B5503C"/>
    <w:rsid w:val="00B55BF2"/>
    <w:rsid w:val="00B57776"/>
    <w:rsid w:val="00B5783E"/>
    <w:rsid w:val="00B57F24"/>
    <w:rsid w:val="00B606DB"/>
    <w:rsid w:val="00B60822"/>
    <w:rsid w:val="00B60E12"/>
    <w:rsid w:val="00B6100A"/>
    <w:rsid w:val="00B61C81"/>
    <w:rsid w:val="00B63511"/>
    <w:rsid w:val="00B63AFF"/>
    <w:rsid w:val="00B6417D"/>
    <w:rsid w:val="00B6432F"/>
    <w:rsid w:val="00B6492A"/>
    <w:rsid w:val="00B65F46"/>
    <w:rsid w:val="00B67072"/>
    <w:rsid w:val="00B67755"/>
    <w:rsid w:val="00B71823"/>
    <w:rsid w:val="00B71F04"/>
    <w:rsid w:val="00B72E6D"/>
    <w:rsid w:val="00B72EA4"/>
    <w:rsid w:val="00B77E4E"/>
    <w:rsid w:val="00B804B4"/>
    <w:rsid w:val="00B818B7"/>
    <w:rsid w:val="00B81D23"/>
    <w:rsid w:val="00B848F1"/>
    <w:rsid w:val="00B859D2"/>
    <w:rsid w:val="00B90E62"/>
    <w:rsid w:val="00B919E2"/>
    <w:rsid w:val="00B91C5F"/>
    <w:rsid w:val="00B92FF7"/>
    <w:rsid w:val="00B9527A"/>
    <w:rsid w:val="00B97A18"/>
    <w:rsid w:val="00BA1B4B"/>
    <w:rsid w:val="00BA36BD"/>
    <w:rsid w:val="00BA506B"/>
    <w:rsid w:val="00BA5978"/>
    <w:rsid w:val="00BA5F0A"/>
    <w:rsid w:val="00BA7623"/>
    <w:rsid w:val="00BB0BC6"/>
    <w:rsid w:val="00BB1793"/>
    <w:rsid w:val="00BB2842"/>
    <w:rsid w:val="00BB32A1"/>
    <w:rsid w:val="00BB341F"/>
    <w:rsid w:val="00BB3765"/>
    <w:rsid w:val="00BB4349"/>
    <w:rsid w:val="00BB4E2B"/>
    <w:rsid w:val="00BB57CC"/>
    <w:rsid w:val="00BC1E2C"/>
    <w:rsid w:val="00BC2384"/>
    <w:rsid w:val="00BC247C"/>
    <w:rsid w:val="00BC2741"/>
    <w:rsid w:val="00BC48BF"/>
    <w:rsid w:val="00BC4B66"/>
    <w:rsid w:val="00BD0D5C"/>
    <w:rsid w:val="00BD25D4"/>
    <w:rsid w:val="00BD28AE"/>
    <w:rsid w:val="00BD5154"/>
    <w:rsid w:val="00BD5333"/>
    <w:rsid w:val="00BD56DD"/>
    <w:rsid w:val="00BD5824"/>
    <w:rsid w:val="00BD5D92"/>
    <w:rsid w:val="00BD6ECF"/>
    <w:rsid w:val="00BD7F04"/>
    <w:rsid w:val="00BE030A"/>
    <w:rsid w:val="00BE0894"/>
    <w:rsid w:val="00BE193F"/>
    <w:rsid w:val="00BE3315"/>
    <w:rsid w:val="00BE44DD"/>
    <w:rsid w:val="00BE6297"/>
    <w:rsid w:val="00BF0C68"/>
    <w:rsid w:val="00BF0DBB"/>
    <w:rsid w:val="00BF3498"/>
    <w:rsid w:val="00BF34EA"/>
    <w:rsid w:val="00BF46C2"/>
    <w:rsid w:val="00BF4FC3"/>
    <w:rsid w:val="00BF642A"/>
    <w:rsid w:val="00BF6FCC"/>
    <w:rsid w:val="00BF7A47"/>
    <w:rsid w:val="00C00303"/>
    <w:rsid w:val="00C039E6"/>
    <w:rsid w:val="00C03C5D"/>
    <w:rsid w:val="00C049DE"/>
    <w:rsid w:val="00C04D0E"/>
    <w:rsid w:val="00C05A02"/>
    <w:rsid w:val="00C05A54"/>
    <w:rsid w:val="00C0655B"/>
    <w:rsid w:val="00C06BF8"/>
    <w:rsid w:val="00C06F1B"/>
    <w:rsid w:val="00C07A74"/>
    <w:rsid w:val="00C10241"/>
    <w:rsid w:val="00C112F5"/>
    <w:rsid w:val="00C12594"/>
    <w:rsid w:val="00C12799"/>
    <w:rsid w:val="00C128F2"/>
    <w:rsid w:val="00C12967"/>
    <w:rsid w:val="00C13E41"/>
    <w:rsid w:val="00C15985"/>
    <w:rsid w:val="00C16BB3"/>
    <w:rsid w:val="00C17750"/>
    <w:rsid w:val="00C215F8"/>
    <w:rsid w:val="00C23023"/>
    <w:rsid w:val="00C238C2"/>
    <w:rsid w:val="00C25F59"/>
    <w:rsid w:val="00C26B6B"/>
    <w:rsid w:val="00C27343"/>
    <w:rsid w:val="00C310E7"/>
    <w:rsid w:val="00C317B4"/>
    <w:rsid w:val="00C33033"/>
    <w:rsid w:val="00C331C5"/>
    <w:rsid w:val="00C33479"/>
    <w:rsid w:val="00C33796"/>
    <w:rsid w:val="00C33A33"/>
    <w:rsid w:val="00C33C3B"/>
    <w:rsid w:val="00C4002D"/>
    <w:rsid w:val="00C4023F"/>
    <w:rsid w:val="00C40EF0"/>
    <w:rsid w:val="00C41B39"/>
    <w:rsid w:val="00C42673"/>
    <w:rsid w:val="00C427A0"/>
    <w:rsid w:val="00C42868"/>
    <w:rsid w:val="00C4339A"/>
    <w:rsid w:val="00C43403"/>
    <w:rsid w:val="00C43C82"/>
    <w:rsid w:val="00C4437A"/>
    <w:rsid w:val="00C44669"/>
    <w:rsid w:val="00C44CCF"/>
    <w:rsid w:val="00C44E2A"/>
    <w:rsid w:val="00C458CE"/>
    <w:rsid w:val="00C4744D"/>
    <w:rsid w:val="00C47F9F"/>
    <w:rsid w:val="00C506EA"/>
    <w:rsid w:val="00C5182F"/>
    <w:rsid w:val="00C51911"/>
    <w:rsid w:val="00C51B43"/>
    <w:rsid w:val="00C53B8B"/>
    <w:rsid w:val="00C556CA"/>
    <w:rsid w:val="00C56761"/>
    <w:rsid w:val="00C601A4"/>
    <w:rsid w:val="00C60C8B"/>
    <w:rsid w:val="00C6114A"/>
    <w:rsid w:val="00C61F1B"/>
    <w:rsid w:val="00C62735"/>
    <w:rsid w:val="00C632EC"/>
    <w:rsid w:val="00C639DC"/>
    <w:rsid w:val="00C6587E"/>
    <w:rsid w:val="00C658AF"/>
    <w:rsid w:val="00C65FE5"/>
    <w:rsid w:val="00C66ED7"/>
    <w:rsid w:val="00C67CA0"/>
    <w:rsid w:val="00C70B81"/>
    <w:rsid w:val="00C70D17"/>
    <w:rsid w:val="00C7260D"/>
    <w:rsid w:val="00C73A49"/>
    <w:rsid w:val="00C7414A"/>
    <w:rsid w:val="00C77C9F"/>
    <w:rsid w:val="00C77CB4"/>
    <w:rsid w:val="00C8070A"/>
    <w:rsid w:val="00C813DA"/>
    <w:rsid w:val="00C82DA6"/>
    <w:rsid w:val="00C836D8"/>
    <w:rsid w:val="00C84155"/>
    <w:rsid w:val="00C85DA2"/>
    <w:rsid w:val="00C90839"/>
    <w:rsid w:val="00C93627"/>
    <w:rsid w:val="00C93E46"/>
    <w:rsid w:val="00C95643"/>
    <w:rsid w:val="00C9580F"/>
    <w:rsid w:val="00C96C62"/>
    <w:rsid w:val="00C96CAA"/>
    <w:rsid w:val="00C97AE9"/>
    <w:rsid w:val="00CA0C62"/>
    <w:rsid w:val="00CA1D60"/>
    <w:rsid w:val="00CA33A5"/>
    <w:rsid w:val="00CA478D"/>
    <w:rsid w:val="00CA5033"/>
    <w:rsid w:val="00CA52D6"/>
    <w:rsid w:val="00CA673C"/>
    <w:rsid w:val="00CB2353"/>
    <w:rsid w:val="00CB2567"/>
    <w:rsid w:val="00CB31A8"/>
    <w:rsid w:val="00CB4570"/>
    <w:rsid w:val="00CB55D7"/>
    <w:rsid w:val="00CB5A9A"/>
    <w:rsid w:val="00CB6A17"/>
    <w:rsid w:val="00CB6B6C"/>
    <w:rsid w:val="00CB7BA4"/>
    <w:rsid w:val="00CB7FB0"/>
    <w:rsid w:val="00CC0198"/>
    <w:rsid w:val="00CC0748"/>
    <w:rsid w:val="00CC0D92"/>
    <w:rsid w:val="00CC1210"/>
    <w:rsid w:val="00CC20A3"/>
    <w:rsid w:val="00CC2261"/>
    <w:rsid w:val="00CC232F"/>
    <w:rsid w:val="00CC2D7A"/>
    <w:rsid w:val="00CC2E4F"/>
    <w:rsid w:val="00CC30DD"/>
    <w:rsid w:val="00CC6F9C"/>
    <w:rsid w:val="00CC73C2"/>
    <w:rsid w:val="00CC78E0"/>
    <w:rsid w:val="00CD10C5"/>
    <w:rsid w:val="00CD11AC"/>
    <w:rsid w:val="00CD43EE"/>
    <w:rsid w:val="00CD4A32"/>
    <w:rsid w:val="00CD5EF1"/>
    <w:rsid w:val="00CD66A7"/>
    <w:rsid w:val="00CD6B8D"/>
    <w:rsid w:val="00CE279D"/>
    <w:rsid w:val="00CE4302"/>
    <w:rsid w:val="00CE4533"/>
    <w:rsid w:val="00CE49D6"/>
    <w:rsid w:val="00CE6EE8"/>
    <w:rsid w:val="00CF092D"/>
    <w:rsid w:val="00CF0A49"/>
    <w:rsid w:val="00CF1AC1"/>
    <w:rsid w:val="00CF1C48"/>
    <w:rsid w:val="00CF1C8F"/>
    <w:rsid w:val="00CF276C"/>
    <w:rsid w:val="00CF31CA"/>
    <w:rsid w:val="00CF35EC"/>
    <w:rsid w:val="00CF3B84"/>
    <w:rsid w:val="00CF42BE"/>
    <w:rsid w:val="00CF4A37"/>
    <w:rsid w:val="00CF6B32"/>
    <w:rsid w:val="00CF74FF"/>
    <w:rsid w:val="00D00984"/>
    <w:rsid w:val="00D03BDA"/>
    <w:rsid w:val="00D06FBB"/>
    <w:rsid w:val="00D10050"/>
    <w:rsid w:val="00D13549"/>
    <w:rsid w:val="00D142C1"/>
    <w:rsid w:val="00D14CAE"/>
    <w:rsid w:val="00D1535C"/>
    <w:rsid w:val="00D16A63"/>
    <w:rsid w:val="00D201A2"/>
    <w:rsid w:val="00D20C05"/>
    <w:rsid w:val="00D212D3"/>
    <w:rsid w:val="00D219D8"/>
    <w:rsid w:val="00D22039"/>
    <w:rsid w:val="00D22544"/>
    <w:rsid w:val="00D24A56"/>
    <w:rsid w:val="00D26993"/>
    <w:rsid w:val="00D26E84"/>
    <w:rsid w:val="00D27AD2"/>
    <w:rsid w:val="00D27C7A"/>
    <w:rsid w:val="00D30ADA"/>
    <w:rsid w:val="00D30DAF"/>
    <w:rsid w:val="00D325BE"/>
    <w:rsid w:val="00D34227"/>
    <w:rsid w:val="00D35B5E"/>
    <w:rsid w:val="00D37712"/>
    <w:rsid w:val="00D407BA"/>
    <w:rsid w:val="00D417E1"/>
    <w:rsid w:val="00D41E5A"/>
    <w:rsid w:val="00D438C3"/>
    <w:rsid w:val="00D444C6"/>
    <w:rsid w:val="00D4570E"/>
    <w:rsid w:val="00D4636C"/>
    <w:rsid w:val="00D476CE"/>
    <w:rsid w:val="00D5459F"/>
    <w:rsid w:val="00D54A34"/>
    <w:rsid w:val="00D57304"/>
    <w:rsid w:val="00D60077"/>
    <w:rsid w:val="00D60160"/>
    <w:rsid w:val="00D60682"/>
    <w:rsid w:val="00D61015"/>
    <w:rsid w:val="00D611DD"/>
    <w:rsid w:val="00D62D02"/>
    <w:rsid w:val="00D6507D"/>
    <w:rsid w:val="00D70DE8"/>
    <w:rsid w:val="00D73229"/>
    <w:rsid w:val="00D73325"/>
    <w:rsid w:val="00D73F94"/>
    <w:rsid w:val="00D74BEF"/>
    <w:rsid w:val="00D75ED5"/>
    <w:rsid w:val="00D761C3"/>
    <w:rsid w:val="00D76B34"/>
    <w:rsid w:val="00D77882"/>
    <w:rsid w:val="00D81628"/>
    <w:rsid w:val="00D82D26"/>
    <w:rsid w:val="00D83A20"/>
    <w:rsid w:val="00D855D8"/>
    <w:rsid w:val="00D87CB2"/>
    <w:rsid w:val="00D87E44"/>
    <w:rsid w:val="00D91F3B"/>
    <w:rsid w:val="00D91FDC"/>
    <w:rsid w:val="00D928DF"/>
    <w:rsid w:val="00D93469"/>
    <w:rsid w:val="00D94C0C"/>
    <w:rsid w:val="00D973DD"/>
    <w:rsid w:val="00DA1223"/>
    <w:rsid w:val="00DA1C49"/>
    <w:rsid w:val="00DA2282"/>
    <w:rsid w:val="00DA3B76"/>
    <w:rsid w:val="00DA3D57"/>
    <w:rsid w:val="00DA3F73"/>
    <w:rsid w:val="00DA52CC"/>
    <w:rsid w:val="00DA62C2"/>
    <w:rsid w:val="00DA6D39"/>
    <w:rsid w:val="00DA78EB"/>
    <w:rsid w:val="00DA7902"/>
    <w:rsid w:val="00DB07DB"/>
    <w:rsid w:val="00DB094D"/>
    <w:rsid w:val="00DB1D51"/>
    <w:rsid w:val="00DB1D99"/>
    <w:rsid w:val="00DB2FEE"/>
    <w:rsid w:val="00DB4653"/>
    <w:rsid w:val="00DB6704"/>
    <w:rsid w:val="00DB6924"/>
    <w:rsid w:val="00DB7831"/>
    <w:rsid w:val="00DC26EC"/>
    <w:rsid w:val="00DC38CF"/>
    <w:rsid w:val="00DC3C73"/>
    <w:rsid w:val="00DC4A99"/>
    <w:rsid w:val="00DC4E64"/>
    <w:rsid w:val="00DC5458"/>
    <w:rsid w:val="00DC582D"/>
    <w:rsid w:val="00DC5AEE"/>
    <w:rsid w:val="00DC6DFC"/>
    <w:rsid w:val="00DD024A"/>
    <w:rsid w:val="00DD207A"/>
    <w:rsid w:val="00DD269B"/>
    <w:rsid w:val="00DD2985"/>
    <w:rsid w:val="00DD2A5D"/>
    <w:rsid w:val="00DD51C4"/>
    <w:rsid w:val="00DD60B4"/>
    <w:rsid w:val="00DD6413"/>
    <w:rsid w:val="00DD75EC"/>
    <w:rsid w:val="00DD7FA8"/>
    <w:rsid w:val="00DE0BE9"/>
    <w:rsid w:val="00DE1AC4"/>
    <w:rsid w:val="00DE3670"/>
    <w:rsid w:val="00DE3D2B"/>
    <w:rsid w:val="00DE3D85"/>
    <w:rsid w:val="00DE4395"/>
    <w:rsid w:val="00DE47CF"/>
    <w:rsid w:val="00DE5ED6"/>
    <w:rsid w:val="00DE7691"/>
    <w:rsid w:val="00DF5063"/>
    <w:rsid w:val="00DF69CA"/>
    <w:rsid w:val="00DF739B"/>
    <w:rsid w:val="00DF7BAC"/>
    <w:rsid w:val="00E01C49"/>
    <w:rsid w:val="00E022DC"/>
    <w:rsid w:val="00E02763"/>
    <w:rsid w:val="00E027DC"/>
    <w:rsid w:val="00E02C5F"/>
    <w:rsid w:val="00E02FBA"/>
    <w:rsid w:val="00E040AE"/>
    <w:rsid w:val="00E048B8"/>
    <w:rsid w:val="00E0535C"/>
    <w:rsid w:val="00E05763"/>
    <w:rsid w:val="00E05835"/>
    <w:rsid w:val="00E07B94"/>
    <w:rsid w:val="00E11F3D"/>
    <w:rsid w:val="00E12291"/>
    <w:rsid w:val="00E1296A"/>
    <w:rsid w:val="00E1453F"/>
    <w:rsid w:val="00E15033"/>
    <w:rsid w:val="00E153E7"/>
    <w:rsid w:val="00E16FF4"/>
    <w:rsid w:val="00E209B4"/>
    <w:rsid w:val="00E22854"/>
    <w:rsid w:val="00E23757"/>
    <w:rsid w:val="00E23ED2"/>
    <w:rsid w:val="00E23F16"/>
    <w:rsid w:val="00E25DC4"/>
    <w:rsid w:val="00E2649E"/>
    <w:rsid w:val="00E275C3"/>
    <w:rsid w:val="00E27981"/>
    <w:rsid w:val="00E27AE7"/>
    <w:rsid w:val="00E326D6"/>
    <w:rsid w:val="00E32732"/>
    <w:rsid w:val="00E32A3C"/>
    <w:rsid w:val="00E3321D"/>
    <w:rsid w:val="00E3493D"/>
    <w:rsid w:val="00E34D41"/>
    <w:rsid w:val="00E34EAE"/>
    <w:rsid w:val="00E41C61"/>
    <w:rsid w:val="00E42DCC"/>
    <w:rsid w:val="00E439A7"/>
    <w:rsid w:val="00E4504E"/>
    <w:rsid w:val="00E46499"/>
    <w:rsid w:val="00E5139A"/>
    <w:rsid w:val="00E523C1"/>
    <w:rsid w:val="00E52E2A"/>
    <w:rsid w:val="00E53D00"/>
    <w:rsid w:val="00E53D4C"/>
    <w:rsid w:val="00E53F91"/>
    <w:rsid w:val="00E545FE"/>
    <w:rsid w:val="00E56180"/>
    <w:rsid w:val="00E561A4"/>
    <w:rsid w:val="00E62AD2"/>
    <w:rsid w:val="00E63DAC"/>
    <w:rsid w:val="00E63E15"/>
    <w:rsid w:val="00E64638"/>
    <w:rsid w:val="00E6512B"/>
    <w:rsid w:val="00E66DFE"/>
    <w:rsid w:val="00E71982"/>
    <w:rsid w:val="00E71D2A"/>
    <w:rsid w:val="00E720BE"/>
    <w:rsid w:val="00E721AB"/>
    <w:rsid w:val="00E723B8"/>
    <w:rsid w:val="00E725E4"/>
    <w:rsid w:val="00E73E29"/>
    <w:rsid w:val="00E74744"/>
    <w:rsid w:val="00E74CFA"/>
    <w:rsid w:val="00E75A97"/>
    <w:rsid w:val="00E75DC7"/>
    <w:rsid w:val="00E762C6"/>
    <w:rsid w:val="00E76EC5"/>
    <w:rsid w:val="00E77D39"/>
    <w:rsid w:val="00E8142E"/>
    <w:rsid w:val="00E82BA9"/>
    <w:rsid w:val="00E83E52"/>
    <w:rsid w:val="00E85181"/>
    <w:rsid w:val="00E859D1"/>
    <w:rsid w:val="00E87FA6"/>
    <w:rsid w:val="00E9088E"/>
    <w:rsid w:val="00E90A55"/>
    <w:rsid w:val="00E92B52"/>
    <w:rsid w:val="00E92C4F"/>
    <w:rsid w:val="00E93885"/>
    <w:rsid w:val="00E949D6"/>
    <w:rsid w:val="00E95663"/>
    <w:rsid w:val="00E96FD2"/>
    <w:rsid w:val="00EA0642"/>
    <w:rsid w:val="00EA083F"/>
    <w:rsid w:val="00EA0AB2"/>
    <w:rsid w:val="00EA1003"/>
    <w:rsid w:val="00EA2C27"/>
    <w:rsid w:val="00EA345A"/>
    <w:rsid w:val="00EA3472"/>
    <w:rsid w:val="00EA3CDA"/>
    <w:rsid w:val="00EA43F6"/>
    <w:rsid w:val="00EA5FFE"/>
    <w:rsid w:val="00EA6F17"/>
    <w:rsid w:val="00EB0655"/>
    <w:rsid w:val="00EB10A1"/>
    <w:rsid w:val="00EB11D8"/>
    <w:rsid w:val="00EB21FA"/>
    <w:rsid w:val="00EB24D0"/>
    <w:rsid w:val="00EB2602"/>
    <w:rsid w:val="00EB34D7"/>
    <w:rsid w:val="00EB4AA3"/>
    <w:rsid w:val="00EB51FF"/>
    <w:rsid w:val="00EB5DC6"/>
    <w:rsid w:val="00EB6240"/>
    <w:rsid w:val="00EB69F2"/>
    <w:rsid w:val="00EB7109"/>
    <w:rsid w:val="00EC132B"/>
    <w:rsid w:val="00EC44C8"/>
    <w:rsid w:val="00EC539A"/>
    <w:rsid w:val="00EC5472"/>
    <w:rsid w:val="00EC5485"/>
    <w:rsid w:val="00EC6691"/>
    <w:rsid w:val="00EC69DB"/>
    <w:rsid w:val="00EC6F90"/>
    <w:rsid w:val="00ED0D95"/>
    <w:rsid w:val="00ED0F36"/>
    <w:rsid w:val="00ED3D51"/>
    <w:rsid w:val="00ED4589"/>
    <w:rsid w:val="00ED4B71"/>
    <w:rsid w:val="00ED7809"/>
    <w:rsid w:val="00EE031F"/>
    <w:rsid w:val="00EE09C9"/>
    <w:rsid w:val="00EE20A1"/>
    <w:rsid w:val="00EE26AD"/>
    <w:rsid w:val="00EE364B"/>
    <w:rsid w:val="00EE3E31"/>
    <w:rsid w:val="00EE434F"/>
    <w:rsid w:val="00EE5898"/>
    <w:rsid w:val="00EE5A6A"/>
    <w:rsid w:val="00EE6E93"/>
    <w:rsid w:val="00EE7FEB"/>
    <w:rsid w:val="00EF1291"/>
    <w:rsid w:val="00EF1D24"/>
    <w:rsid w:val="00EF23F5"/>
    <w:rsid w:val="00EF2B43"/>
    <w:rsid w:val="00EF38F1"/>
    <w:rsid w:val="00EF51C0"/>
    <w:rsid w:val="00EF6209"/>
    <w:rsid w:val="00EF6678"/>
    <w:rsid w:val="00EF79A1"/>
    <w:rsid w:val="00F00DA8"/>
    <w:rsid w:val="00F044BF"/>
    <w:rsid w:val="00F07437"/>
    <w:rsid w:val="00F10154"/>
    <w:rsid w:val="00F104FE"/>
    <w:rsid w:val="00F10A18"/>
    <w:rsid w:val="00F121B9"/>
    <w:rsid w:val="00F13CAA"/>
    <w:rsid w:val="00F15E48"/>
    <w:rsid w:val="00F16815"/>
    <w:rsid w:val="00F177C5"/>
    <w:rsid w:val="00F21734"/>
    <w:rsid w:val="00F21DBB"/>
    <w:rsid w:val="00F22FC6"/>
    <w:rsid w:val="00F239D0"/>
    <w:rsid w:val="00F24128"/>
    <w:rsid w:val="00F25037"/>
    <w:rsid w:val="00F25CB6"/>
    <w:rsid w:val="00F27424"/>
    <w:rsid w:val="00F302AE"/>
    <w:rsid w:val="00F31FDF"/>
    <w:rsid w:val="00F33952"/>
    <w:rsid w:val="00F34541"/>
    <w:rsid w:val="00F34D44"/>
    <w:rsid w:val="00F3696D"/>
    <w:rsid w:val="00F36BF3"/>
    <w:rsid w:val="00F4110A"/>
    <w:rsid w:val="00F41BA3"/>
    <w:rsid w:val="00F4218D"/>
    <w:rsid w:val="00F4278C"/>
    <w:rsid w:val="00F431D1"/>
    <w:rsid w:val="00F4359C"/>
    <w:rsid w:val="00F43AA6"/>
    <w:rsid w:val="00F45602"/>
    <w:rsid w:val="00F459B6"/>
    <w:rsid w:val="00F45AFF"/>
    <w:rsid w:val="00F4644B"/>
    <w:rsid w:val="00F51149"/>
    <w:rsid w:val="00F51F73"/>
    <w:rsid w:val="00F53007"/>
    <w:rsid w:val="00F535BA"/>
    <w:rsid w:val="00F5364D"/>
    <w:rsid w:val="00F54302"/>
    <w:rsid w:val="00F5501D"/>
    <w:rsid w:val="00F5599F"/>
    <w:rsid w:val="00F55B9A"/>
    <w:rsid w:val="00F565CD"/>
    <w:rsid w:val="00F5674F"/>
    <w:rsid w:val="00F618D5"/>
    <w:rsid w:val="00F61EF1"/>
    <w:rsid w:val="00F6391C"/>
    <w:rsid w:val="00F72084"/>
    <w:rsid w:val="00F738EC"/>
    <w:rsid w:val="00F7433E"/>
    <w:rsid w:val="00F74D9D"/>
    <w:rsid w:val="00F75B7A"/>
    <w:rsid w:val="00F80296"/>
    <w:rsid w:val="00F813E7"/>
    <w:rsid w:val="00F86746"/>
    <w:rsid w:val="00F86CB1"/>
    <w:rsid w:val="00F916B0"/>
    <w:rsid w:val="00F91974"/>
    <w:rsid w:val="00F91C42"/>
    <w:rsid w:val="00F92FE9"/>
    <w:rsid w:val="00FA1F94"/>
    <w:rsid w:val="00FA347A"/>
    <w:rsid w:val="00FA40DA"/>
    <w:rsid w:val="00FB0BE2"/>
    <w:rsid w:val="00FB16D8"/>
    <w:rsid w:val="00FB1D68"/>
    <w:rsid w:val="00FB2BCC"/>
    <w:rsid w:val="00FB2CC6"/>
    <w:rsid w:val="00FB4346"/>
    <w:rsid w:val="00FB4350"/>
    <w:rsid w:val="00FB5391"/>
    <w:rsid w:val="00FB6BD9"/>
    <w:rsid w:val="00FC119A"/>
    <w:rsid w:val="00FC2AB3"/>
    <w:rsid w:val="00FC2EFC"/>
    <w:rsid w:val="00FC337F"/>
    <w:rsid w:val="00FC5A4E"/>
    <w:rsid w:val="00FC6734"/>
    <w:rsid w:val="00FD0DE6"/>
    <w:rsid w:val="00FD1D99"/>
    <w:rsid w:val="00FD1EFC"/>
    <w:rsid w:val="00FD3E57"/>
    <w:rsid w:val="00FD670B"/>
    <w:rsid w:val="00FD6B3C"/>
    <w:rsid w:val="00FD6F88"/>
    <w:rsid w:val="00FD7795"/>
    <w:rsid w:val="00FE0E28"/>
    <w:rsid w:val="00FE15B2"/>
    <w:rsid w:val="00FE179C"/>
    <w:rsid w:val="00FE189A"/>
    <w:rsid w:val="00FE365A"/>
    <w:rsid w:val="00FE4623"/>
    <w:rsid w:val="00FE4CAA"/>
    <w:rsid w:val="00FE4EF9"/>
    <w:rsid w:val="00FE5BDA"/>
    <w:rsid w:val="00FE7272"/>
    <w:rsid w:val="00FE772D"/>
    <w:rsid w:val="00FE7A27"/>
    <w:rsid w:val="00FF2C75"/>
    <w:rsid w:val="00FF39C8"/>
    <w:rsid w:val="00FF3C1D"/>
    <w:rsid w:val="00FF4150"/>
    <w:rsid w:val="00FF4F37"/>
    <w:rsid w:val="00FF7E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9E77E"/>
  <w15:docId w15:val="{F064DC4C-8D45-4277-A8BC-4E59C957C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51C4"/>
    <w:pPr>
      <w:spacing w:line="360" w:lineRule="auto"/>
      <w:jc w:val="both"/>
    </w:pPr>
    <w:rPr>
      <w:rFonts w:ascii="Arial" w:hAnsi="Arial"/>
      <w:sz w:val="22"/>
      <w:szCs w:val="22"/>
    </w:rPr>
  </w:style>
  <w:style w:type="paragraph" w:styleId="Heading1">
    <w:name w:val="heading 1"/>
    <w:basedOn w:val="Normal"/>
    <w:next w:val="Normal"/>
    <w:link w:val="Heading1Char"/>
    <w:qFormat/>
    <w:rsid w:val="00DC4E64"/>
    <w:pPr>
      <w:numPr>
        <w:numId w:val="1"/>
      </w:numPr>
      <w:spacing w:before="600" w:after="60" w:line="288" w:lineRule="auto"/>
      <w:jc w:val="left"/>
      <w:outlineLvl w:val="0"/>
    </w:pPr>
    <w:rPr>
      <w:rFonts w:eastAsia="Times New Roman"/>
      <w:b/>
      <w:bCs/>
      <w:sz w:val="28"/>
      <w:szCs w:val="24"/>
      <w:lang w:val="es-ES"/>
    </w:rPr>
  </w:style>
  <w:style w:type="paragraph" w:styleId="Heading2">
    <w:name w:val="heading 2"/>
    <w:basedOn w:val="Normal"/>
    <w:next w:val="Normal"/>
    <w:link w:val="Heading2Char"/>
    <w:unhideWhenUsed/>
    <w:qFormat/>
    <w:rsid w:val="00632C41"/>
    <w:pPr>
      <w:keepNext/>
      <w:keepLines/>
      <w:numPr>
        <w:ilvl w:val="1"/>
        <w:numId w:val="5"/>
      </w:numPr>
      <w:spacing w:before="60" w:after="60"/>
      <w:outlineLvl w:val="1"/>
    </w:pPr>
    <w:rPr>
      <w:rFonts w:eastAsia="Times New Roman"/>
      <w:b/>
      <w:bCs/>
      <w:sz w:val="24"/>
      <w:szCs w:val="24"/>
      <w:lang w:val="es-MX"/>
    </w:rPr>
  </w:style>
  <w:style w:type="paragraph" w:styleId="Heading3">
    <w:name w:val="heading 3"/>
    <w:basedOn w:val="Normal"/>
    <w:next w:val="Normal"/>
    <w:link w:val="Heading3Char"/>
    <w:unhideWhenUsed/>
    <w:qFormat/>
    <w:rsid w:val="00476460"/>
    <w:pPr>
      <w:keepNext/>
      <w:keepLines/>
      <w:numPr>
        <w:ilvl w:val="2"/>
        <w:numId w:val="4"/>
      </w:numPr>
      <w:spacing w:before="60" w:after="60"/>
      <w:outlineLvl w:val="2"/>
    </w:pPr>
    <w:rPr>
      <w:b/>
      <w:bCs/>
      <w:sz w:val="24"/>
      <w:szCs w:val="24"/>
      <w:lang w:val="es-MX"/>
    </w:rPr>
  </w:style>
  <w:style w:type="paragraph" w:styleId="Heading4">
    <w:name w:val="heading 4"/>
    <w:basedOn w:val="Normal"/>
    <w:next w:val="Normal"/>
    <w:link w:val="Heading4Char"/>
    <w:unhideWhenUsed/>
    <w:qFormat/>
    <w:rsid w:val="00D91FDC"/>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Standard"/>
    <w:next w:val="Standard"/>
    <w:link w:val="Heading5Char"/>
    <w:rsid w:val="006C420B"/>
    <w:pPr>
      <w:keepNext/>
      <w:keepLines/>
      <w:numPr>
        <w:ilvl w:val="4"/>
        <w:numId w:val="5"/>
      </w:numPr>
      <w:spacing w:before="240" w:after="80"/>
      <w:outlineLvl w:val="4"/>
    </w:pPr>
    <w:rPr>
      <w:color w:val="666666"/>
    </w:rPr>
  </w:style>
  <w:style w:type="paragraph" w:styleId="Heading6">
    <w:name w:val="heading 6"/>
    <w:basedOn w:val="Standard"/>
    <w:next w:val="Standard"/>
    <w:link w:val="Heading6Char"/>
    <w:rsid w:val="006C420B"/>
    <w:pPr>
      <w:keepNext/>
      <w:keepLines/>
      <w:numPr>
        <w:ilvl w:val="5"/>
        <w:numId w:val="5"/>
      </w:numPr>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D28E6"/>
    <w:pPr>
      <w:spacing w:line="240" w:lineRule="auto"/>
    </w:pPr>
    <w:rPr>
      <w:sz w:val="20"/>
      <w:szCs w:val="20"/>
    </w:rPr>
  </w:style>
  <w:style w:type="character" w:customStyle="1" w:styleId="EndnoteTextChar">
    <w:name w:val="Endnote Text Char"/>
    <w:link w:val="EndnoteText"/>
    <w:uiPriority w:val="99"/>
    <w:semiHidden/>
    <w:rsid w:val="006D28E6"/>
    <w:rPr>
      <w:sz w:val="20"/>
      <w:szCs w:val="20"/>
    </w:rPr>
  </w:style>
  <w:style w:type="character" w:styleId="EndnoteReference">
    <w:name w:val="endnote reference"/>
    <w:uiPriority w:val="99"/>
    <w:semiHidden/>
    <w:unhideWhenUsed/>
    <w:rsid w:val="006D28E6"/>
    <w:rPr>
      <w:vertAlign w:val="superscript"/>
    </w:rPr>
  </w:style>
  <w:style w:type="paragraph" w:styleId="BalloonText">
    <w:name w:val="Balloon Text"/>
    <w:basedOn w:val="Normal"/>
    <w:link w:val="BalloonTextChar"/>
    <w:uiPriority w:val="99"/>
    <w:semiHidden/>
    <w:unhideWhenUsed/>
    <w:rsid w:val="00207CDB"/>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07CDB"/>
    <w:rPr>
      <w:rFonts w:ascii="Tahoma" w:hAnsi="Tahoma" w:cs="Tahoma"/>
      <w:sz w:val="16"/>
      <w:szCs w:val="16"/>
    </w:rPr>
  </w:style>
  <w:style w:type="paragraph" w:styleId="Bibliography">
    <w:name w:val="Bibliography"/>
    <w:basedOn w:val="Normal"/>
    <w:next w:val="Normal"/>
    <w:uiPriority w:val="37"/>
    <w:unhideWhenUsed/>
    <w:rsid w:val="00207CDB"/>
    <w:pPr>
      <w:spacing w:line="240" w:lineRule="auto"/>
      <w:ind w:left="720" w:hanging="720"/>
    </w:pPr>
  </w:style>
  <w:style w:type="character" w:customStyle="1" w:styleId="apple-converted-space">
    <w:name w:val="apple-converted-space"/>
    <w:basedOn w:val="DefaultParagraphFont"/>
    <w:rsid w:val="00FD1EFC"/>
  </w:style>
  <w:style w:type="table" w:styleId="TableGrid">
    <w:name w:val="Table Grid"/>
    <w:basedOn w:val="TableNormal"/>
    <w:uiPriority w:val="39"/>
    <w:rsid w:val="008B0A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4C7C57"/>
    <w:rPr>
      <w:b/>
      <w:bCs/>
    </w:rPr>
  </w:style>
  <w:style w:type="paragraph" w:styleId="ListParagraph">
    <w:name w:val="List Paragraph"/>
    <w:basedOn w:val="Normal"/>
    <w:uiPriority w:val="34"/>
    <w:qFormat/>
    <w:rsid w:val="004C7C57"/>
    <w:pPr>
      <w:ind w:left="720"/>
      <w:contextualSpacing/>
    </w:pPr>
  </w:style>
  <w:style w:type="character" w:styleId="Hyperlink">
    <w:name w:val="Hyperlink"/>
    <w:uiPriority w:val="99"/>
    <w:unhideWhenUsed/>
    <w:rsid w:val="00217CC8"/>
    <w:rPr>
      <w:color w:val="0000FF"/>
      <w:u w:val="single"/>
    </w:rPr>
  </w:style>
  <w:style w:type="character" w:customStyle="1" w:styleId="Heading1Char">
    <w:name w:val="Heading 1 Char"/>
    <w:link w:val="Heading1"/>
    <w:rsid w:val="00DC4E64"/>
    <w:rPr>
      <w:rFonts w:ascii="Arial" w:eastAsia="Times New Roman" w:hAnsi="Arial"/>
      <w:b/>
      <w:bCs/>
      <w:sz w:val="28"/>
      <w:szCs w:val="24"/>
      <w:lang w:val="es-ES"/>
    </w:rPr>
  </w:style>
  <w:style w:type="character" w:customStyle="1" w:styleId="Heading2Char">
    <w:name w:val="Heading 2 Char"/>
    <w:link w:val="Heading2"/>
    <w:rsid w:val="00632C41"/>
    <w:rPr>
      <w:rFonts w:ascii="Arial" w:eastAsia="Times New Roman" w:hAnsi="Arial"/>
      <w:b/>
      <w:bCs/>
      <w:sz w:val="24"/>
      <w:szCs w:val="24"/>
      <w:lang w:val="es-MX"/>
    </w:rPr>
  </w:style>
  <w:style w:type="character" w:customStyle="1" w:styleId="Heading3Char">
    <w:name w:val="Heading 3 Char"/>
    <w:link w:val="Heading3"/>
    <w:rsid w:val="00476460"/>
    <w:rPr>
      <w:rFonts w:ascii="Arial" w:hAnsi="Arial"/>
      <w:b/>
      <w:bCs/>
      <w:sz w:val="24"/>
      <w:szCs w:val="24"/>
      <w:lang w:val="es-MX"/>
    </w:rPr>
  </w:style>
  <w:style w:type="paragraph" w:styleId="TOCHeading">
    <w:name w:val="TOC Heading"/>
    <w:basedOn w:val="Heading1"/>
    <w:next w:val="Normal"/>
    <w:uiPriority w:val="39"/>
    <w:unhideWhenUsed/>
    <w:qFormat/>
    <w:rsid w:val="00FF4150"/>
    <w:pPr>
      <w:outlineLvl w:val="9"/>
    </w:pPr>
    <w:rPr>
      <w:lang w:eastAsia="ja-JP"/>
    </w:rPr>
  </w:style>
  <w:style w:type="paragraph" w:styleId="TOC1">
    <w:name w:val="toc 1"/>
    <w:basedOn w:val="Normal"/>
    <w:next w:val="Normal"/>
    <w:autoRedefine/>
    <w:uiPriority w:val="39"/>
    <w:unhideWhenUsed/>
    <w:qFormat/>
    <w:rsid w:val="00FF4150"/>
    <w:pPr>
      <w:spacing w:after="100"/>
    </w:pPr>
  </w:style>
  <w:style w:type="paragraph" w:styleId="TOC2">
    <w:name w:val="toc 2"/>
    <w:basedOn w:val="Normal"/>
    <w:next w:val="Normal"/>
    <w:autoRedefine/>
    <w:uiPriority w:val="39"/>
    <w:unhideWhenUsed/>
    <w:qFormat/>
    <w:rsid w:val="00FF4150"/>
    <w:pPr>
      <w:spacing w:after="100"/>
      <w:ind w:left="220"/>
    </w:pPr>
  </w:style>
  <w:style w:type="paragraph" w:styleId="TOC3">
    <w:name w:val="toc 3"/>
    <w:basedOn w:val="Normal"/>
    <w:next w:val="Normal"/>
    <w:autoRedefine/>
    <w:uiPriority w:val="39"/>
    <w:unhideWhenUsed/>
    <w:qFormat/>
    <w:rsid w:val="00FF4150"/>
    <w:pPr>
      <w:spacing w:after="100"/>
      <w:ind w:left="440"/>
    </w:pPr>
  </w:style>
  <w:style w:type="paragraph" w:styleId="BodyText3">
    <w:name w:val="Body Text 3"/>
    <w:basedOn w:val="Normal"/>
    <w:link w:val="BodyText3Char"/>
    <w:rsid w:val="00FF4150"/>
    <w:pPr>
      <w:spacing w:line="240" w:lineRule="auto"/>
    </w:pPr>
    <w:rPr>
      <w:rFonts w:ascii="Times New Roman" w:eastAsia="Times New Roman" w:hAnsi="Times New Roman"/>
      <w:sz w:val="24"/>
      <w:szCs w:val="20"/>
      <w:lang w:val="es-MX"/>
    </w:rPr>
  </w:style>
  <w:style w:type="character" w:customStyle="1" w:styleId="BodyText3Char">
    <w:name w:val="Body Text 3 Char"/>
    <w:link w:val="BodyText3"/>
    <w:rsid w:val="00FF4150"/>
    <w:rPr>
      <w:rFonts w:ascii="Times New Roman" w:eastAsia="Times New Roman" w:hAnsi="Times New Roman" w:cs="Times New Roman"/>
      <w:sz w:val="24"/>
      <w:szCs w:val="20"/>
      <w:lang w:val="es-MX"/>
    </w:rPr>
  </w:style>
  <w:style w:type="paragraph" w:customStyle="1" w:styleId="Default">
    <w:name w:val="Default"/>
    <w:rsid w:val="00C632EC"/>
    <w:pPr>
      <w:autoSpaceDE w:val="0"/>
      <w:autoSpaceDN w:val="0"/>
      <w:adjustRightInd w:val="0"/>
    </w:pPr>
    <w:rPr>
      <w:rFonts w:ascii="Times New Roman" w:hAnsi="Times New Roman"/>
      <w:color w:val="000000"/>
      <w:sz w:val="24"/>
      <w:szCs w:val="24"/>
    </w:rPr>
  </w:style>
  <w:style w:type="paragraph" w:customStyle="1" w:styleId="Pa8">
    <w:name w:val="Pa8"/>
    <w:basedOn w:val="Default"/>
    <w:next w:val="Default"/>
    <w:uiPriority w:val="99"/>
    <w:rsid w:val="00D91F3B"/>
    <w:pPr>
      <w:spacing w:line="200" w:lineRule="atLeast"/>
    </w:pPr>
    <w:rPr>
      <w:rFonts w:ascii="Bembo Std" w:hAnsi="Bembo Std"/>
      <w:color w:val="auto"/>
    </w:rPr>
  </w:style>
  <w:style w:type="character" w:customStyle="1" w:styleId="A9">
    <w:name w:val="A9"/>
    <w:uiPriority w:val="99"/>
    <w:rsid w:val="00D91F3B"/>
    <w:rPr>
      <w:rFonts w:cs="Bembo Std"/>
      <w:color w:val="000000"/>
      <w:sz w:val="20"/>
      <w:szCs w:val="20"/>
    </w:rPr>
  </w:style>
  <w:style w:type="paragraph" w:customStyle="1" w:styleId="Pa15">
    <w:name w:val="Pa15"/>
    <w:basedOn w:val="Default"/>
    <w:next w:val="Default"/>
    <w:uiPriority w:val="99"/>
    <w:rsid w:val="00D91F3B"/>
    <w:pPr>
      <w:spacing w:line="200" w:lineRule="atLeast"/>
    </w:pPr>
    <w:rPr>
      <w:rFonts w:ascii="Bembo Std" w:hAnsi="Bembo Std"/>
      <w:color w:val="auto"/>
    </w:rPr>
  </w:style>
  <w:style w:type="paragraph" w:customStyle="1" w:styleId="Pa9">
    <w:name w:val="Pa9"/>
    <w:basedOn w:val="Default"/>
    <w:next w:val="Default"/>
    <w:uiPriority w:val="99"/>
    <w:rsid w:val="00D91F3B"/>
    <w:pPr>
      <w:spacing w:line="200" w:lineRule="atLeast"/>
    </w:pPr>
    <w:rPr>
      <w:rFonts w:ascii="Bembo Std" w:hAnsi="Bembo Std"/>
      <w:color w:val="auto"/>
    </w:rPr>
  </w:style>
  <w:style w:type="paragraph" w:customStyle="1" w:styleId="Pa6">
    <w:name w:val="Pa6"/>
    <w:basedOn w:val="Default"/>
    <w:next w:val="Default"/>
    <w:uiPriority w:val="99"/>
    <w:rsid w:val="00D91F3B"/>
    <w:pPr>
      <w:spacing w:line="200" w:lineRule="atLeast"/>
    </w:pPr>
    <w:rPr>
      <w:rFonts w:ascii="Bembo Std" w:hAnsi="Bembo Std"/>
      <w:color w:val="auto"/>
    </w:rPr>
  </w:style>
  <w:style w:type="paragraph" w:customStyle="1" w:styleId="Pa10">
    <w:name w:val="Pa10"/>
    <w:basedOn w:val="Default"/>
    <w:next w:val="Default"/>
    <w:uiPriority w:val="99"/>
    <w:rsid w:val="00D91F3B"/>
    <w:pPr>
      <w:spacing w:line="220" w:lineRule="atLeast"/>
    </w:pPr>
    <w:rPr>
      <w:rFonts w:ascii="Bembo Std" w:hAnsi="Bembo Std"/>
      <w:color w:val="auto"/>
    </w:rPr>
  </w:style>
  <w:style w:type="character" w:customStyle="1" w:styleId="A8">
    <w:name w:val="A8"/>
    <w:uiPriority w:val="99"/>
    <w:rsid w:val="00D91F3B"/>
    <w:rPr>
      <w:rFonts w:cs="Bembo Std"/>
      <w:color w:val="000000"/>
      <w:sz w:val="14"/>
      <w:szCs w:val="14"/>
    </w:rPr>
  </w:style>
  <w:style w:type="paragraph" w:styleId="BodyText">
    <w:name w:val="Body Text"/>
    <w:basedOn w:val="Normal"/>
    <w:link w:val="BodyTextChar"/>
    <w:uiPriority w:val="99"/>
    <w:unhideWhenUsed/>
    <w:rsid w:val="00706954"/>
    <w:pPr>
      <w:spacing w:after="120"/>
    </w:pPr>
  </w:style>
  <w:style w:type="character" w:customStyle="1" w:styleId="BodyTextChar">
    <w:name w:val="Body Text Char"/>
    <w:basedOn w:val="DefaultParagraphFont"/>
    <w:link w:val="BodyText"/>
    <w:uiPriority w:val="99"/>
    <w:rsid w:val="00706954"/>
    <w:rPr>
      <w:sz w:val="22"/>
      <w:szCs w:val="22"/>
    </w:rPr>
  </w:style>
  <w:style w:type="paragraph" w:customStyle="1" w:styleId="Text">
    <w:name w:val="Text"/>
    <w:basedOn w:val="Normal"/>
    <w:uiPriority w:val="99"/>
    <w:rsid w:val="00706954"/>
    <w:pPr>
      <w:widowControl w:val="0"/>
      <w:autoSpaceDE w:val="0"/>
      <w:autoSpaceDN w:val="0"/>
      <w:spacing w:line="252" w:lineRule="auto"/>
      <w:ind w:firstLine="202"/>
    </w:pPr>
    <w:rPr>
      <w:rFonts w:ascii="Times New Roman" w:eastAsia="Times New Roman" w:hAnsi="Times New Roman"/>
      <w:sz w:val="20"/>
      <w:szCs w:val="20"/>
    </w:rPr>
  </w:style>
  <w:style w:type="paragraph" w:styleId="Subtitle">
    <w:name w:val="Subtitle"/>
    <w:basedOn w:val="Normal"/>
    <w:next w:val="Normal"/>
    <w:link w:val="SubtitleChar"/>
    <w:qFormat/>
    <w:rsid w:val="00E74CFA"/>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rsid w:val="00E74CFA"/>
    <w:rPr>
      <w:rFonts w:asciiTheme="minorHAnsi" w:eastAsiaTheme="minorEastAsia" w:hAnsiTheme="minorHAnsi" w:cstheme="minorBidi"/>
      <w:color w:val="5A5A5A" w:themeColor="text1" w:themeTint="A5"/>
      <w:spacing w:val="15"/>
      <w:sz w:val="22"/>
      <w:szCs w:val="22"/>
    </w:rPr>
  </w:style>
  <w:style w:type="character" w:styleId="PlaceholderText">
    <w:name w:val="Placeholder Text"/>
    <w:basedOn w:val="DefaultParagraphFont"/>
    <w:semiHidden/>
    <w:rsid w:val="00232411"/>
    <w:rPr>
      <w:color w:val="808080"/>
    </w:rPr>
  </w:style>
  <w:style w:type="paragraph" w:styleId="Caption">
    <w:name w:val="caption"/>
    <w:basedOn w:val="Normal"/>
    <w:next w:val="Normal"/>
    <w:uiPriority w:val="35"/>
    <w:unhideWhenUsed/>
    <w:qFormat/>
    <w:rsid w:val="002D7663"/>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01084A"/>
  </w:style>
  <w:style w:type="paragraph" w:styleId="Header">
    <w:name w:val="header"/>
    <w:basedOn w:val="Normal"/>
    <w:link w:val="HeaderChar"/>
    <w:uiPriority w:val="99"/>
    <w:unhideWhenUsed/>
    <w:rsid w:val="00582531"/>
    <w:pPr>
      <w:tabs>
        <w:tab w:val="center" w:pos="4680"/>
        <w:tab w:val="right" w:pos="9360"/>
      </w:tabs>
      <w:spacing w:line="240" w:lineRule="auto"/>
    </w:pPr>
  </w:style>
  <w:style w:type="character" w:customStyle="1" w:styleId="HeaderChar">
    <w:name w:val="Header Char"/>
    <w:basedOn w:val="DefaultParagraphFont"/>
    <w:link w:val="Header"/>
    <w:uiPriority w:val="99"/>
    <w:rsid w:val="00582531"/>
    <w:rPr>
      <w:sz w:val="22"/>
      <w:szCs w:val="22"/>
    </w:rPr>
  </w:style>
  <w:style w:type="paragraph" w:styleId="Footer">
    <w:name w:val="footer"/>
    <w:basedOn w:val="Normal"/>
    <w:link w:val="FooterChar"/>
    <w:uiPriority w:val="99"/>
    <w:unhideWhenUsed/>
    <w:rsid w:val="00582531"/>
    <w:pPr>
      <w:tabs>
        <w:tab w:val="center" w:pos="4680"/>
        <w:tab w:val="right" w:pos="9360"/>
      </w:tabs>
      <w:spacing w:line="240" w:lineRule="auto"/>
    </w:pPr>
  </w:style>
  <w:style w:type="character" w:customStyle="1" w:styleId="FooterChar">
    <w:name w:val="Footer Char"/>
    <w:basedOn w:val="DefaultParagraphFont"/>
    <w:link w:val="Footer"/>
    <w:uiPriority w:val="99"/>
    <w:rsid w:val="00582531"/>
    <w:rPr>
      <w:sz w:val="22"/>
      <w:szCs w:val="22"/>
    </w:rPr>
  </w:style>
  <w:style w:type="paragraph" w:styleId="NormalWeb">
    <w:name w:val="Normal (Web)"/>
    <w:basedOn w:val="Normal"/>
    <w:uiPriority w:val="99"/>
    <w:semiHidden/>
    <w:unhideWhenUsed/>
    <w:rsid w:val="00A43223"/>
    <w:pPr>
      <w:spacing w:before="100" w:beforeAutospacing="1" w:after="100" w:afterAutospacing="1" w:line="240" w:lineRule="auto"/>
    </w:pPr>
    <w:rPr>
      <w:rFonts w:ascii="Times New Roman" w:eastAsiaTheme="minorEastAsia" w:hAnsi="Times New Roman"/>
      <w:sz w:val="24"/>
      <w:szCs w:val="24"/>
    </w:rPr>
  </w:style>
  <w:style w:type="character" w:customStyle="1" w:styleId="Heading4Char">
    <w:name w:val="Heading 4 Char"/>
    <w:basedOn w:val="DefaultParagraphFont"/>
    <w:link w:val="Heading4"/>
    <w:rsid w:val="00D91FDC"/>
    <w:rPr>
      <w:rFonts w:asciiTheme="majorHAnsi" w:eastAsiaTheme="majorEastAsia" w:hAnsiTheme="majorHAnsi" w:cstheme="majorBidi"/>
      <w:i/>
      <w:iCs/>
      <w:color w:val="365F91" w:themeColor="accent1" w:themeShade="BF"/>
      <w:sz w:val="22"/>
      <w:szCs w:val="22"/>
    </w:rPr>
  </w:style>
  <w:style w:type="paragraph" w:styleId="TOC4">
    <w:name w:val="toc 4"/>
    <w:basedOn w:val="Normal"/>
    <w:next w:val="Normal"/>
    <w:autoRedefine/>
    <w:uiPriority w:val="39"/>
    <w:unhideWhenUsed/>
    <w:rsid w:val="00D91FDC"/>
    <w:pPr>
      <w:spacing w:after="100"/>
      <w:ind w:left="660"/>
    </w:pPr>
  </w:style>
  <w:style w:type="character" w:styleId="SubtleEmphasis">
    <w:name w:val="Subtle Emphasis"/>
    <w:basedOn w:val="DefaultParagraphFont"/>
    <w:uiPriority w:val="19"/>
    <w:qFormat/>
    <w:rsid w:val="00E46499"/>
    <w:rPr>
      <w:i/>
      <w:iCs/>
      <w:color w:val="404040" w:themeColor="text1" w:themeTint="BF"/>
    </w:rPr>
  </w:style>
  <w:style w:type="paragraph" w:customStyle="1" w:styleId="figure">
    <w:name w:val="figure"/>
    <w:basedOn w:val="Caption"/>
    <w:qFormat/>
    <w:rsid w:val="00E46499"/>
    <w:pPr>
      <w:jc w:val="center"/>
    </w:pPr>
    <w:rPr>
      <w:b/>
      <w:i w:val="0"/>
      <w:color w:val="auto"/>
    </w:rPr>
  </w:style>
  <w:style w:type="character" w:styleId="Emphasis">
    <w:name w:val="Emphasis"/>
    <w:basedOn w:val="DefaultParagraphFont"/>
    <w:uiPriority w:val="20"/>
    <w:qFormat/>
    <w:rsid w:val="00072263"/>
    <w:rPr>
      <w:i/>
      <w:iCs/>
    </w:rPr>
  </w:style>
  <w:style w:type="paragraph" w:styleId="NoSpacing">
    <w:name w:val="No Spacing"/>
    <w:uiPriority w:val="1"/>
    <w:qFormat/>
    <w:rsid w:val="005534B3"/>
    <w:pPr>
      <w:jc w:val="both"/>
    </w:pPr>
    <w:rPr>
      <w:rFonts w:ascii="Arial" w:hAnsi="Arial"/>
      <w:sz w:val="22"/>
      <w:szCs w:val="22"/>
    </w:rPr>
  </w:style>
  <w:style w:type="table" w:customStyle="1" w:styleId="GridTable4-Accent11">
    <w:name w:val="Grid Table 4 - Accent 11"/>
    <w:basedOn w:val="TableNormal"/>
    <w:uiPriority w:val="49"/>
    <w:rsid w:val="0080062A"/>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FootnoteText">
    <w:name w:val="footnote text"/>
    <w:basedOn w:val="Normal"/>
    <w:link w:val="FootnoteTextChar"/>
    <w:uiPriority w:val="99"/>
    <w:semiHidden/>
    <w:unhideWhenUsed/>
    <w:rsid w:val="001E4B85"/>
    <w:pPr>
      <w:spacing w:line="240" w:lineRule="auto"/>
    </w:pPr>
    <w:rPr>
      <w:sz w:val="20"/>
      <w:szCs w:val="20"/>
    </w:rPr>
  </w:style>
  <w:style w:type="character" w:customStyle="1" w:styleId="FootnoteTextChar">
    <w:name w:val="Footnote Text Char"/>
    <w:basedOn w:val="DefaultParagraphFont"/>
    <w:link w:val="FootnoteText"/>
    <w:uiPriority w:val="99"/>
    <w:semiHidden/>
    <w:rsid w:val="001E4B85"/>
    <w:rPr>
      <w:rFonts w:ascii="Arial" w:hAnsi="Arial"/>
    </w:rPr>
  </w:style>
  <w:style w:type="character" w:styleId="FootnoteReference">
    <w:name w:val="footnote reference"/>
    <w:basedOn w:val="DefaultParagraphFont"/>
    <w:uiPriority w:val="99"/>
    <w:semiHidden/>
    <w:unhideWhenUsed/>
    <w:rsid w:val="001E4B85"/>
    <w:rPr>
      <w:vertAlign w:val="superscript"/>
    </w:rPr>
  </w:style>
  <w:style w:type="character" w:customStyle="1" w:styleId="Heading5Char">
    <w:name w:val="Heading 5 Char"/>
    <w:basedOn w:val="DefaultParagraphFont"/>
    <w:link w:val="Heading5"/>
    <w:rsid w:val="006C420B"/>
    <w:rPr>
      <w:rFonts w:ascii="Arial" w:eastAsia="Arial" w:hAnsi="Arial" w:cs="Arial"/>
      <w:color w:val="666666"/>
      <w:kern w:val="3"/>
      <w:sz w:val="22"/>
      <w:szCs w:val="22"/>
    </w:rPr>
  </w:style>
  <w:style w:type="character" w:customStyle="1" w:styleId="Heading6Char">
    <w:name w:val="Heading 6 Char"/>
    <w:basedOn w:val="DefaultParagraphFont"/>
    <w:link w:val="Heading6"/>
    <w:rsid w:val="006C420B"/>
    <w:rPr>
      <w:rFonts w:ascii="Arial" w:eastAsia="Arial" w:hAnsi="Arial" w:cs="Arial"/>
      <w:i/>
      <w:color w:val="666666"/>
      <w:kern w:val="3"/>
      <w:sz w:val="22"/>
      <w:szCs w:val="22"/>
    </w:rPr>
  </w:style>
  <w:style w:type="paragraph" w:customStyle="1" w:styleId="Standard">
    <w:name w:val="Standard"/>
    <w:rsid w:val="006C420B"/>
    <w:pPr>
      <w:suppressAutoHyphens/>
      <w:autoSpaceDN w:val="0"/>
      <w:spacing w:line="276" w:lineRule="auto"/>
      <w:textAlignment w:val="baseline"/>
    </w:pPr>
    <w:rPr>
      <w:rFonts w:ascii="Arial" w:eastAsia="Arial" w:hAnsi="Arial" w:cs="Arial"/>
      <w:color w:val="000000"/>
      <w:kern w:val="3"/>
      <w:sz w:val="22"/>
      <w:szCs w:val="22"/>
    </w:rPr>
  </w:style>
  <w:style w:type="paragraph" w:customStyle="1" w:styleId="Heading">
    <w:name w:val="Heading"/>
    <w:basedOn w:val="Standard"/>
    <w:next w:val="Textbody"/>
    <w:rsid w:val="006C420B"/>
    <w:pPr>
      <w:keepNext/>
      <w:spacing w:before="240" w:after="120"/>
    </w:pPr>
    <w:rPr>
      <w:rFonts w:ascii="Liberation Sans" w:eastAsia="Microsoft YaHei" w:hAnsi="Liberation Sans" w:cs="Liberation Sans"/>
      <w:sz w:val="28"/>
      <w:szCs w:val="28"/>
    </w:rPr>
  </w:style>
  <w:style w:type="paragraph" w:customStyle="1" w:styleId="Textbody">
    <w:name w:val="Text body"/>
    <w:basedOn w:val="Standard"/>
    <w:rsid w:val="006C420B"/>
    <w:pPr>
      <w:spacing w:after="140" w:line="288" w:lineRule="auto"/>
    </w:pPr>
  </w:style>
  <w:style w:type="paragraph" w:styleId="List">
    <w:name w:val="List"/>
    <w:basedOn w:val="Textbody"/>
    <w:rsid w:val="006C420B"/>
    <w:rPr>
      <w:sz w:val="24"/>
    </w:rPr>
  </w:style>
  <w:style w:type="paragraph" w:customStyle="1" w:styleId="Index">
    <w:name w:val="Index"/>
    <w:basedOn w:val="Standard"/>
    <w:rsid w:val="006C420B"/>
    <w:pPr>
      <w:suppressLineNumbers/>
    </w:pPr>
    <w:rPr>
      <w:sz w:val="24"/>
    </w:rPr>
  </w:style>
  <w:style w:type="paragraph" w:styleId="Title">
    <w:name w:val="Title"/>
    <w:basedOn w:val="Standard"/>
    <w:next w:val="Standard"/>
    <w:link w:val="TitleChar"/>
    <w:rsid w:val="006C420B"/>
    <w:pPr>
      <w:keepNext/>
      <w:keepLines/>
      <w:spacing w:after="60"/>
    </w:pPr>
    <w:rPr>
      <w:sz w:val="52"/>
      <w:szCs w:val="52"/>
    </w:rPr>
  </w:style>
  <w:style w:type="character" w:customStyle="1" w:styleId="TitleChar">
    <w:name w:val="Title Char"/>
    <w:basedOn w:val="DefaultParagraphFont"/>
    <w:link w:val="Title"/>
    <w:rsid w:val="006C420B"/>
    <w:rPr>
      <w:rFonts w:ascii="Arial" w:eastAsia="Arial" w:hAnsi="Arial" w:cs="Arial"/>
      <w:color w:val="000000"/>
      <w:kern w:val="3"/>
      <w:sz w:val="52"/>
      <w:szCs w:val="52"/>
    </w:rPr>
  </w:style>
  <w:style w:type="character" w:customStyle="1" w:styleId="Internetlink">
    <w:name w:val="Internet link"/>
    <w:rsid w:val="006C420B"/>
    <w:rPr>
      <w:color w:val="000080"/>
      <w:u w:val="single"/>
    </w:rPr>
  </w:style>
  <w:style w:type="character" w:customStyle="1" w:styleId="IndexLink">
    <w:name w:val="Index Link"/>
    <w:rsid w:val="006C420B"/>
  </w:style>
  <w:style w:type="character" w:customStyle="1" w:styleId="NumberingSymbols">
    <w:name w:val="Numbering Symbols"/>
    <w:rsid w:val="006C420B"/>
  </w:style>
  <w:style w:type="numbering" w:customStyle="1" w:styleId="NoList1">
    <w:name w:val="No List_1"/>
    <w:basedOn w:val="NoList"/>
    <w:rsid w:val="006C420B"/>
    <w:pPr>
      <w:numPr>
        <w:numId w:val="2"/>
      </w:numPr>
    </w:pPr>
  </w:style>
  <w:style w:type="paragraph" w:customStyle="1" w:styleId="abstract">
    <w:name w:val="abstract"/>
    <w:basedOn w:val="Normal"/>
    <w:rsid w:val="006C420B"/>
    <w:pPr>
      <w:overflowPunct w:val="0"/>
      <w:autoSpaceDE w:val="0"/>
      <w:autoSpaceDN w:val="0"/>
      <w:adjustRightInd w:val="0"/>
      <w:spacing w:before="600" w:after="360" w:line="220" w:lineRule="atLeast"/>
      <w:ind w:left="567" w:right="567" w:firstLine="227"/>
      <w:contextualSpacing/>
      <w:textAlignment w:val="baseline"/>
    </w:pPr>
    <w:rPr>
      <w:rFonts w:ascii="Times New Roman" w:eastAsia="Times New Roman" w:hAnsi="Times New Roman"/>
      <w:sz w:val="18"/>
      <w:szCs w:val="20"/>
    </w:rPr>
  </w:style>
  <w:style w:type="paragraph" w:customStyle="1" w:styleId="p1a">
    <w:name w:val="p1a"/>
    <w:basedOn w:val="Normal"/>
    <w:next w:val="Normal"/>
    <w:rsid w:val="006C420B"/>
    <w:pPr>
      <w:overflowPunct w:val="0"/>
      <w:autoSpaceDE w:val="0"/>
      <w:autoSpaceDN w:val="0"/>
      <w:adjustRightInd w:val="0"/>
      <w:spacing w:line="240" w:lineRule="atLeast"/>
      <w:textAlignment w:val="baseline"/>
    </w:pPr>
    <w:rPr>
      <w:rFonts w:ascii="Times New Roman" w:eastAsia="Times New Roman" w:hAnsi="Times New Roman"/>
      <w:sz w:val="20"/>
      <w:szCs w:val="20"/>
    </w:rPr>
  </w:style>
  <w:style w:type="paragraph" w:customStyle="1" w:styleId="tablehead">
    <w:name w:val="table head"/>
    <w:rsid w:val="006C420B"/>
    <w:pPr>
      <w:numPr>
        <w:numId w:val="3"/>
      </w:numPr>
      <w:spacing w:before="240" w:after="120" w:line="216" w:lineRule="auto"/>
      <w:jc w:val="center"/>
    </w:pPr>
    <w:rPr>
      <w:rFonts w:ascii="Times New Roman" w:eastAsia="SimSun" w:hAnsi="Times New Roman"/>
      <w:smallCaps/>
      <w:noProof/>
      <w:sz w:val="16"/>
      <w:szCs w:val="16"/>
    </w:rPr>
  </w:style>
  <w:style w:type="paragraph" w:customStyle="1" w:styleId="equation">
    <w:name w:val="equation"/>
    <w:basedOn w:val="Normal"/>
    <w:next w:val="Normal"/>
    <w:rsid w:val="006C420B"/>
    <w:pPr>
      <w:tabs>
        <w:tab w:val="center" w:pos="3289"/>
        <w:tab w:val="right" w:pos="6917"/>
      </w:tabs>
      <w:overflowPunct w:val="0"/>
      <w:autoSpaceDE w:val="0"/>
      <w:autoSpaceDN w:val="0"/>
      <w:adjustRightInd w:val="0"/>
      <w:spacing w:before="160" w:after="160" w:line="240" w:lineRule="atLeast"/>
      <w:textAlignment w:val="baseline"/>
    </w:pPr>
    <w:rPr>
      <w:rFonts w:ascii="Times New Roman" w:eastAsia="Times New Roman" w:hAnsi="Times New Roman"/>
      <w:sz w:val="20"/>
      <w:szCs w:val="20"/>
    </w:rPr>
  </w:style>
  <w:style w:type="paragraph" w:customStyle="1" w:styleId="tablecaption">
    <w:name w:val="tablecaption"/>
    <w:basedOn w:val="Normal"/>
    <w:next w:val="Normal"/>
    <w:rsid w:val="006C420B"/>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sz w:val="18"/>
      <w:szCs w:val="20"/>
    </w:rPr>
  </w:style>
  <w:style w:type="paragraph" w:styleId="IntenseQuote">
    <w:name w:val="Intense Quote"/>
    <w:basedOn w:val="Normal"/>
    <w:next w:val="Normal"/>
    <w:link w:val="IntenseQuoteChar"/>
    <w:uiPriority w:val="30"/>
    <w:qFormat/>
    <w:rsid w:val="006C420B"/>
    <w:pPr>
      <w:widowControl w:val="0"/>
      <w:pBdr>
        <w:top w:val="single" w:sz="4" w:space="10" w:color="4F81BD" w:themeColor="accent1"/>
        <w:bottom w:val="single" w:sz="4" w:space="10" w:color="4F81BD" w:themeColor="accent1"/>
      </w:pBdr>
      <w:suppressAutoHyphens/>
      <w:autoSpaceDN w:val="0"/>
      <w:spacing w:before="360" w:after="360" w:line="240" w:lineRule="auto"/>
      <w:ind w:left="864" w:right="864"/>
      <w:jc w:val="center"/>
      <w:textAlignment w:val="baseline"/>
    </w:pPr>
    <w:rPr>
      <w:rFonts w:eastAsia="Arial" w:cs="Arial"/>
      <w:i/>
      <w:iCs/>
      <w:color w:val="000000" w:themeColor="text1"/>
      <w:kern w:val="3"/>
    </w:rPr>
  </w:style>
  <w:style w:type="character" w:customStyle="1" w:styleId="IntenseQuoteChar">
    <w:name w:val="Intense Quote Char"/>
    <w:basedOn w:val="DefaultParagraphFont"/>
    <w:link w:val="IntenseQuote"/>
    <w:uiPriority w:val="30"/>
    <w:rsid w:val="006C420B"/>
    <w:rPr>
      <w:rFonts w:ascii="Arial" w:eastAsia="Arial" w:hAnsi="Arial" w:cs="Arial"/>
      <w:i/>
      <w:iCs/>
      <w:color w:val="000000" w:themeColor="text1"/>
      <w:kern w:val="3"/>
      <w:sz w:val="22"/>
      <w:szCs w:val="22"/>
    </w:rPr>
  </w:style>
  <w:style w:type="character" w:styleId="PageNumber">
    <w:name w:val="page number"/>
    <w:basedOn w:val="DefaultParagraphFont"/>
    <w:uiPriority w:val="99"/>
    <w:semiHidden/>
    <w:unhideWhenUsed/>
    <w:rsid w:val="00EF6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6083">
      <w:bodyDiv w:val="1"/>
      <w:marLeft w:val="0"/>
      <w:marRight w:val="0"/>
      <w:marTop w:val="0"/>
      <w:marBottom w:val="0"/>
      <w:divBdr>
        <w:top w:val="none" w:sz="0" w:space="0" w:color="auto"/>
        <w:left w:val="none" w:sz="0" w:space="0" w:color="auto"/>
        <w:bottom w:val="none" w:sz="0" w:space="0" w:color="auto"/>
        <w:right w:val="none" w:sz="0" w:space="0" w:color="auto"/>
      </w:divBdr>
    </w:div>
    <w:div w:id="41175796">
      <w:bodyDiv w:val="1"/>
      <w:marLeft w:val="0"/>
      <w:marRight w:val="0"/>
      <w:marTop w:val="0"/>
      <w:marBottom w:val="0"/>
      <w:divBdr>
        <w:top w:val="none" w:sz="0" w:space="0" w:color="auto"/>
        <w:left w:val="none" w:sz="0" w:space="0" w:color="auto"/>
        <w:bottom w:val="none" w:sz="0" w:space="0" w:color="auto"/>
        <w:right w:val="none" w:sz="0" w:space="0" w:color="auto"/>
      </w:divBdr>
    </w:div>
    <w:div w:id="111092360">
      <w:bodyDiv w:val="1"/>
      <w:marLeft w:val="0"/>
      <w:marRight w:val="0"/>
      <w:marTop w:val="0"/>
      <w:marBottom w:val="0"/>
      <w:divBdr>
        <w:top w:val="none" w:sz="0" w:space="0" w:color="auto"/>
        <w:left w:val="none" w:sz="0" w:space="0" w:color="auto"/>
        <w:bottom w:val="none" w:sz="0" w:space="0" w:color="auto"/>
        <w:right w:val="none" w:sz="0" w:space="0" w:color="auto"/>
      </w:divBdr>
    </w:div>
    <w:div w:id="213662227">
      <w:bodyDiv w:val="1"/>
      <w:marLeft w:val="0"/>
      <w:marRight w:val="0"/>
      <w:marTop w:val="0"/>
      <w:marBottom w:val="0"/>
      <w:divBdr>
        <w:top w:val="none" w:sz="0" w:space="0" w:color="auto"/>
        <w:left w:val="none" w:sz="0" w:space="0" w:color="auto"/>
        <w:bottom w:val="none" w:sz="0" w:space="0" w:color="auto"/>
        <w:right w:val="none" w:sz="0" w:space="0" w:color="auto"/>
      </w:divBdr>
      <w:divsChild>
        <w:div w:id="1621522627">
          <w:marLeft w:val="547"/>
          <w:marRight w:val="0"/>
          <w:marTop w:val="0"/>
          <w:marBottom w:val="0"/>
          <w:divBdr>
            <w:top w:val="none" w:sz="0" w:space="0" w:color="auto"/>
            <w:left w:val="none" w:sz="0" w:space="0" w:color="auto"/>
            <w:bottom w:val="none" w:sz="0" w:space="0" w:color="auto"/>
            <w:right w:val="none" w:sz="0" w:space="0" w:color="auto"/>
          </w:divBdr>
        </w:div>
      </w:divsChild>
    </w:div>
    <w:div w:id="222181196">
      <w:bodyDiv w:val="1"/>
      <w:marLeft w:val="0"/>
      <w:marRight w:val="0"/>
      <w:marTop w:val="0"/>
      <w:marBottom w:val="0"/>
      <w:divBdr>
        <w:top w:val="none" w:sz="0" w:space="0" w:color="auto"/>
        <w:left w:val="none" w:sz="0" w:space="0" w:color="auto"/>
        <w:bottom w:val="none" w:sz="0" w:space="0" w:color="auto"/>
        <w:right w:val="none" w:sz="0" w:space="0" w:color="auto"/>
      </w:divBdr>
    </w:div>
    <w:div w:id="292444295">
      <w:bodyDiv w:val="1"/>
      <w:marLeft w:val="0"/>
      <w:marRight w:val="0"/>
      <w:marTop w:val="0"/>
      <w:marBottom w:val="0"/>
      <w:divBdr>
        <w:top w:val="none" w:sz="0" w:space="0" w:color="auto"/>
        <w:left w:val="none" w:sz="0" w:space="0" w:color="auto"/>
        <w:bottom w:val="none" w:sz="0" w:space="0" w:color="auto"/>
        <w:right w:val="none" w:sz="0" w:space="0" w:color="auto"/>
      </w:divBdr>
    </w:div>
    <w:div w:id="568030147">
      <w:bodyDiv w:val="1"/>
      <w:marLeft w:val="0"/>
      <w:marRight w:val="0"/>
      <w:marTop w:val="0"/>
      <w:marBottom w:val="0"/>
      <w:divBdr>
        <w:top w:val="none" w:sz="0" w:space="0" w:color="auto"/>
        <w:left w:val="none" w:sz="0" w:space="0" w:color="auto"/>
        <w:bottom w:val="none" w:sz="0" w:space="0" w:color="auto"/>
        <w:right w:val="none" w:sz="0" w:space="0" w:color="auto"/>
      </w:divBdr>
    </w:div>
    <w:div w:id="702099581">
      <w:bodyDiv w:val="1"/>
      <w:marLeft w:val="0"/>
      <w:marRight w:val="0"/>
      <w:marTop w:val="0"/>
      <w:marBottom w:val="0"/>
      <w:divBdr>
        <w:top w:val="none" w:sz="0" w:space="0" w:color="auto"/>
        <w:left w:val="none" w:sz="0" w:space="0" w:color="auto"/>
        <w:bottom w:val="none" w:sz="0" w:space="0" w:color="auto"/>
        <w:right w:val="none" w:sz="0" w:space="0" w:color="auto"/>
      </w:divBdr>
    </w:div>
    <w:div w:id="753013060">
      <w:bodyDiv w:val="1"/>
      <w:marLeft w:val="0"/>
      <w:marRight w:val="0"/>
      <w:marTop w:val="0"/>
      <w:marBottom w:val="0"/>
      <w:divBdr>
        <w:top w:val="none" w:sz="0" w:space="0" w:color="auto"/>
        <w:left w:val="none" w:sz="0" w:space="0" w:color="auto"/>
        <w:bottom w:val="none" w:sz="0" w:space="0" w:color="auto"/>
        <w:right w:val="none" w:sz="0" w:space="0" w:color="auto"/>
      </w:divBdr>
    </w:div>
    <w:div w:id="788470389">
      <w:bodyDiv w:val="1"/>
      <w:marLeft w:val="0"/>
      <w:marRight w:val="0"/>
      <w:marTop w:val="0"/>
      <w:marBottom w:val="0"/>
      <w:divBdr>
        <w:top w:val="none" w:sz="0" w:space="0" w:color="auto"/>
        <w:left w:val="none" w:sz="0" w:space="0" w:color="auto"/>
        <w:bottom w:val="none" w:sz="0" w:space="0" w:color="auto"/>
        <w:right w:val="none" w:sz="0" w:space="0" w:color="auto"/>
      </w:divBdr>
    </w:div>
    <w:div w:id="936717315">
      <w:bodyDiv w:val="1"/>
      <w:marLeft w:val="0"/>
      <w:marRight w:val="0"/>
      <w:marTop w:val="0"/>
      <w:marBottom w:val="0"/>
      <w:divBdr>
        <w:top w:val="none" w:sz="0" w:space="0" w:color="auto"/>
        <w:left w:val="none" w:sz="0" w:space="0" w:color="auto"/>
        <w:bottom w:val="none" w:sz="0" w:space="0" w:color="auto"/>
        <w:right w:val="none" w:sz="0" w:space="0" w:color="auto"/>
      </w:divBdr>
      <w:divsChild>
        <w:div w:id="562641558">
          <w:marLeft w:val="446"/>
          <w:marRight w:val="0"/>
          <w:marTop w:val="0"/>
          <w:marBottom w:val="0"/>
          <w:divBdr>
            <w:top w:val="none" w:sz="0" w:space="0" w:color="auto"/>
            <w:left w:val="none" w:sz="0" w:space="0" w:color="auto"/>
            <w:bottom w:val="none" w:sz="0" w:space="0" w:color="auto"/>
            <w:right w:val="none" w:sz="0" w:space="0" w:color="auto"/>
          </w:divBdr>
        </w:div>
      </w:divsChild>
    </w:div>
    <w:div w:id="972712430">
      <w:bodyDiv w:val="1"/>
      <w:marLeft w:val="0"/>
      <w:marRight w:val="0"/>
      <w:marTop w:val="0"/>
      <w:marBottom w:val="0"/>
      <w:divBdr>
        <w:top w:val="none" w:sz="0" w:space="0" w:color="auto"/>
        <w:left w:val="none" w:sz="0" w:space="0" w:color="auto"/>
        <w:bottom w:val="none" w:sz="0" w:space="0" w:color="auto"/>
        <w:right w:val="none" w:sz="0" w:space="0" w:color="auto"/>
      </w:divBdr>
    </w:div>
    <w:div w:id="1017075699">
      <w:bodyDiv w:val="1"/>
      <w:marLeft w:val="0"/>
      <w:marRight w:val="0"/>
      <w:marTop w:val="0"/>
      <w:marBottom w:val="0"/>
      <w:divBdr>
        <w:top w:val="none" w:sz="0" w:space="0" w:color="auto"/>
        <w:left w:val="none" w:sz="0" w:space="0" w:color="auto"/>
        <w:bottom w:val="none" w:sz="0" w:space="0" w:color="auto"/>
        <w:right w:val="none" w:sz="0" w:space="0" w:color="auto"/>
      </w:divBdr>
    </w:div>
    <w:div w:id="1213661505">
      <w:bodyDiv w:val="1"/>
      <w:marLeft w:val="0"/>
      <w:marRight w:val="0"/>
      <w:marTop w:val="0"/>
      <w:marBottom w:val="0"/>
      <w:divBdr>
        <w:top w:val="none" w:sz="0" w:space="0" w:color="auto"/>
        <w:left w:val="none" w:sz="0" w:space="0" w:color="auto"/>
        <w:bottom w:val="none" w:sz="0" w:space="0" w:color="auto"/>
        <w:right w:val="none" w:sz="0" w:space="0" w:color="auto"/>
      </w:divBdr>
    </w:div>
    <w:div w:id="1281106406">
      <w:bodyDiv w:val="1"/>
      <w:marLeft w:val="0"/>
      <w:marRight w:val="0"/>
      <w:marTop w:val="0"/>
      <w:marBottom w:val="0"/>
      <w:divBdr>
        <w:top w:val="none" w:sz="0" w:space="0" w:color="auto"/>
        <w:left w:val="none" w:sz="0" w:space="0" w:color="auto"/>
        <w:bottom w:val="none" w:sz="0" w:space="0" w:color="auto"/>
        <w:right w:val="none" w:sz="0" w:space="0" w:color="auto"/>
      </w:divBdr>
      <w:divsChild>
        <w:div w:id="1948805660">
          <w:marLeft w:val="547"/>
          <w:marRight w:val="0"/>
          <w:marTop w:val="0"/>
          <w:marBottom w:val="0"/>
          <w:divBdr>
            <w:top w:val="none" w:sz="0" w:space="0" w:color="auto"/>
            <w:left w:val="none" w:sz="0" w:space="0" w:color="auto"/>
            <w:bottom w:val="none" w:sz="0" w:space="0" w:color="auto"/>
            <w:right w:val="none" w:sz="0" w:space="0" w:color="auto"/>
          </w:divBdr>
        </w:div>
      </w:divsChild>
    </w:div>
    <w:div w:id="1398938285">
      <w:bodyDiv w:val="1"/>
      <w:marLeft w:val="0"/>
      <w:marRight w:val="0"/>
      <w:marTop w:val="0"/>
      <w:marBottom w:val="0"/>
      <w:divBdr>
        <w:top w:val="none" w:sz="0" w:space="0" w:color="auto"/>
        <w:left w:val="none" w:sz="0" w:space="0" w:color="auto"/>
        <w:bottom w:val="none" w:sz="0" w:space="0" w:color="auto"/>
        <w:right w:val="none" w:sz="0" w:space="0" w:color="auto"/>
      </w:divBdr>
    </w:div>
    <w:div w:id="1502038794">
      <w:bodyDiv w:val="1"/>
      <w:marLeft w:val="0"/>
      <w:marRight w:val="0"/>
      <w:marTop w:val="0"/>
      <w:marBottom w:val="0"/>
      <w:divBdr>
        <w:top w:val="none" w:sz="0" w:space="0" w:color="auto"/>
        <w:left w:val="none" w:sz="0" w:space="0" w:color="auto"/>
        <w:bottom w:val="none" w:sz="0" w:space="0" w:color="auto"/>
        <w:right w:val="none" w:sz="0" w:space="0" w:color="auto"/>
      </w:divBdr>
    </w:div>
    <w:div w:id="1634485436">
      <w:bodyDiv w:val="1"/>
      <w:marLeft w:val="0"/>
      <w:marRight w:val="0"/>
      <w:marTop w:val="0"/>
      <w:marBottom w:val="0"/>
      <w:divBdr>
        <w:top w:val="none" w:sz="0" w:space="0" w:color="auto"/>
        <w:left w:val="none" w:sz="0" w:space="0" w:color="auto"/>
        <w:bottom w:val="none" w:sz="0" w:space="0" w:color="auto"/>
        <w:right w:val="none" w:sz="0" w:space="0" w:color="auto"/>
      </w:divBdr>
    </w:div>
    <w:div w:id="1678583165">
      <w:bodyDiv w:val="1"/>
      <w:marLeft w:val="0"/>
      <w:marRight w:val="0"/>
      <w:marTop w:val="0"/>
      <w:marBottom w:val="0"/>
      <w:divBdr>
        <w:top w:val="none" w:sz="0" w:space="0" w:color="auto"/>
        <w:left w:val="none" w:sz="0" w:space="0" w:color="auto"/>
        <w:bottom w:val="none" w:sz="0" w:space="0" w:color="auto"/>
        <w:right w:val="none" w:sz="0" w:space="0" w:color="auto"/>
      </w:divBdr>
      <w:divsChild>
        <w:div w:id="1293636011">
          <w:marLeft w:val="547"/>
          <w:marRight w:val="0"/>
          <w:marTop w:val="134"/>
          <w:marBottom w:val="0"/>
          <w:divBdr>
            <w:top w:val="none" w:sz="0" w:space="0" w:color="auto"/>
            <w:left w:val="none" w:sz="0" w:space="0" w:color="auto"/>
            <w:bottom w:val="none" w:sz="0" w:space="0" w:color="auto"/>
            <w:right w:val="none" w:sz="0" w:space="0" w:color="auto"/>
          </w:divBdr>
        </w:div>
        <w:div w:id="1311133505">
          <w:marLeft w:val="1166"/>
          <w:marRight w:val="0"/>
          <w:marTop w:val="96"/>
          <w:marBottom w:val="0"/>
          <w:divBdr>
            <w:top w:val="none" w:sz="0" w:space="0" w:color="auto"/>
            <w:left w:val="none" w:sz="0" w:space="0" w:color="auto"/>
            <w:bottom w:val="none" w:sz="0" w:space="0" w:color="auto"/>
            <w:right w:val="none" w:sz="0" w:space="0" w:color="auto"/>
          </w:divBdr>
        </w:div>
        <w:div w:id="1887452000">
          <w:marLeft w:val="1166"/>
          <w:marRight w:val="0"/>
          <w:marTop w:val="96"/>
          <w:marBottom w:val="0"/>
          <w:divBdr>
            <w:top w:val="none" w:sz="0" w:space="0" w:color="auto"/>
            <w:left w:val="none" w:sz="0" w:space="0" w:color="auto"/>
            <w:bottom w:val="none" w:sz="0" w:space="0" w:color="auto"/>
            <w:right w:val="none" w:sz="0" w:space="0" w:color="auto"/>
          </w:divBdr>
        </w:div>
      </w:divsChild>
    </w:div>
    <w:div w:id="1747653322">
      <w:bodyDiv w:val="1"/>
      <w:marLeft w:val="0"/>
      <w:marRight w:val="0"/>
      <w:marTop w:val="0"/>
      <w:marBottom w:val="0"/>
      <w:divBdr>
        <w:top w:val="none" w:sz="0" w:space="0" w:color="auto"/>
        <w:left w:val="none" w:sz="0" w:space="0" w:color="auto"/>
        <w:bottom w:val="none" w:sz="0" w:space="0" w:color="auto"/>
        <w:right w:val="none" w:sz="0" w:space="0" w:color="auto"/>
      </w:divBdr>
    </w:div>
    <w:div w:id="1959994358">
      <w:bodyDiv w:val="1"/>
      <w:marLeft w:val="0"/>
      <w:marRight w:val="0"/>
      <w:marTop w:val="0"/>
      <w:marBottom w:val="0"/>
      <w:divBdr>
        <w:top w:val="none" w:sz="0" w:space="0" w:color="auto"/>
        <w:left w:val="none" w:sz="0" w:space="0" w:color="auto"/>
        <w:bottom w:val="none" w:sz="0" w:space="0" w:color="auto"/>
        <w:right w:val="none" w:sz="0" w:space="0" w:color="auto"/>
      </w:divBdr>
    </w:div>
    <w:div w:id="207037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firebase.google.com/)" TargetMode="External"/><Relationship Id="rId20" Type="http://schemas.openxmlformats.org/officeDocument/2006/relationships/image" Target="media/image9.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s://console.firebase.google.com/" TargetMode="External"/><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s://github.com/legarcia2904/cicemovil" TargetMode="External"/><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hyperlink" Target="https://github.com/legarcia2904/CicemovilDisplay" TargetMode="External"/><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C71C3F3E-15E6-4956-AC36-8BBB715618C4}</b:Guid>
    <b:RefOrder>1</b:RefOrder>
  </b:Source>
</b:Sources>
</file>

<file path=customXml/itemProps1.xml><?xml version="1.0" encoding="utf-8"?>
<ds:datastoreItem xmlns:ds="http://schemas.openxmlformats.org/officeDocument/2006/customXml" ds:itemID="{3ABCDAB9-5159-B548-ABED-432CC7B7E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TotalTime>
  <Pages>12</Pages>
  <Words>2665</Words>
  <Characters>15195</Characters>
  <Application>Microsoft Macintosh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5</CharactersWithSpaces>
  <SharedDoc>false</SharedDoc>
  <HLinks>
    <vt:vector size="90" baseType="variant">
      <vt:variant>
        <vt:i4>1376319</vt:i4>
      </vt:variant>
      <vt:variant>
        <vt:i4>86</vt:i4>
      </vt:variant>
      <vt:variant>
        <vt:i4>0</vt:i4>
      </vt:variant>
      <vt:variant>
        <vt:i4>5</vt:i4>
      </vt:variant>
      <vt:variant>
        <vt:lpwstr/>
      </vt:variant>
      <vt:variant>
        <vt:lpwstr>_Toc367133865</vt:lpwstr>
      </vt:variant>
      <vt:variant>
        <vt:i4>1376319</vt:i4>
      </vt:variant>
      <vt:variant>
        <vt:i4>80</vt:i4>
      </vt:variant>
      <vt:variant>
        <vt:i4>0</vt:i4>
      </vt:variant>
      <vt:variant>
        <vt:i4>5</vt:i4>
      </vt:variant>
      <vt:variant>
        <vt:lpwstr/>
      </vt:variant>
      <vt:variant>
        <vt:lpwstr>_Toc367133864</vt:lpwstr>
      </vt:variant>
      <vt:variant>
        <vt:i4>1376319</vt:i4>
      </vt:variant>
      <vt:variant>
        <vt:i4>74</vt:i4>
      </vt:variant>
      <vt:variant>
        <vt:i4>0</vt:i4>
      </vt:variant>
      <vt:variant>
        <vt:i4>5</vt:i4>
      </vt:variant>
      <vt:variant>
        <vt:lpwstr/>
      </vt:variant>
      <vt:variant>
        <vt:lpwstr>_Toc367133863</vt:lpwstr>
      </vt:variant>
      <vt:variant>
        <vt:i4>1376319</vt:i4>
      </vt:variant>
      <vt:variant>
        <vt:i4>68</vt:i4>
      </vt:variant>
      <vt:variant>
        <vt:i4>0</vt:i4>
      </vt:variant>
      <vt:variant>
        <vt:i4>5</vt:i4>
      </vt:variant>
      <vt:variant>
        <vt:lpwstr/>
      </vt:variant>
      <vt:variant>
        <vt:lpwstr>_Toc367133862</vt:lpwstr>
      </vt:variant>
      <vt:variant>
        <vt:i4>1376319</vt:i4>
      </vt:variant>
      <vt:variant>
        <vt:i4>62</vt:i4>
      </vt:variant>
      <vt:variant>
        <vt:i4>0</vt:i4>
      </vt:variant>
      <vt:variant>
        <vt:i4>5</vt:i4>
      </vt:variant>
      <vt:variant>
        <vt:lpwstr/>
      </vt:variant>
      <vt:variant>
        <vt:lpwstr>_Toc367133861</vt:lpwstr>
      </vt:variant>
      <vt:variant>
        <vt:i4>1376319</vt:i4>
      </vt:variant>
      <vt:variant>
        <vt:i4>56</vt:i4>
      </vt:variant>
      <vt:variant>
        <vt:i4>0</vt:i4>
      </vt:variant>
      <vt:variant>
        <vt:i4>5</vt:i4>
      </vt:variant>
      <vt:variant>
        <vt:lpwstr/>
      </vt:variant>
      <vt:variant>
        <vt:lpwstr>_Toc367133860</vt:lpwstr>
      </vt:variant>
      <vt:variant>
        <vt:i4>1441855</vt:i4>
      </vt:variant>
      <vt:variant>
        <vt:i4>50</vt:i4>
      </vt:variant>
      <vt:variant>
        <vt:i4>0</vt:i4>
      </vt:variant>
      <vt:variant>
        <vt:i4>5</vt:i4>
      </vt:variant>
      <vt:variant>
        <vt:lpwstr/>
      </vt:variant>
      <vt:variant>
        <vt:lpwstr>_Toc367133859</vt:lpwstr>
      </vt:variant>
      <vt:variant>
        <vt:i4>1441855</vt:i4>
      </vt:variant>
      <vt:variant>
        <vt:i4>44</vt:i4>
      </vt:variant>
      <vt:variant>
        <vt:i4>0</vt:i4>
      </vt:variant>
      <vt:variant>
        <vt:i4>5</vt:i4>
      </vt:variant>
      <vt:variant>
        <vt:lpwstr/>
      </vt:variant>
      <vt:variant>
        <vt:lpwstr>_Toc367133858</vt:lpwstr>
      </vt:variant>
      <vt:variant>
        <vt:i4>1441855</vt:i4>
      </vt:variant>
      <vt:variant>
        <vt:i4>38</vt:i4>
      </vt:variant>
      <vt:variant>
        <vt:i4>0</vt:i4>
      </vt:variant>
      <vt:variant>
        <vt:i4>5</vt:i4>
      </vt:variant>
      <vt:variant>
        <vt:lpwstr/>
      </vt:variant>
      <vt:variant>
        <vt:lpwstr>_Toc367133857</vt:lpwstr>
      </vt:variant>
      <vt:variant>
        <vt:i4>1441855</vt:i4>
      </vt:variant>
      <vt:variant>
        <vt:i4>32</vt:i4>
      </vt:variant>
      <vt:variant>
        <vt:i4>0</vt:i4>
      </vt:variant>
      <vt:variant>
        <vt:i4>5</vt:i4>
      </vt:variant>
      <vt:variant>
        <vt:lpwstr/>
      </vt:variant>
      <vt:variant>
        <vt:lpwstr>_Toc367133856</vt:lpwstr>
      </vt:variant>
      <vt:variant>
        <vt:i4>1441855</vt:i4>
      </vt:variant>
      <vt:variant>
        <vt:i4>26</vt:i4>
      </vt:variant>
      <vt:variant>
        <vt:i4>0</vt:i4>
      </vt:variant>
      <vt:variant>
        <vt:i4>5</vt:i4>
      </vt:variant>
      <vt:variant>
        <vt:lpwstr/>
      </vt:variant>
      <vt:variant>
        <vt:lpwstr>_Toc367133855</vt:lpwstr>
      </vt:variant>
      <vt:variant>
        <vt:i4>1441855</vt:i4>
      </vt:variant>
      <vt:variant>
        <vt:i4>20</vt:i4>
      </vt:variant>
      <vt:variant>
        <vt:i4>0</vt:i4>
      </vt:variant>
      <vt:variant>
        <vt:i4>5</vt:i4>
      </vt:variant>
      <vt:variant>
        <vt:lpwstr/>
      </vt:variant>
      <vt:variant>
        <vt:lpwstr>_Toc367133854</vt:lpwstr>
      </vt:variant>
      <vt:variant>
        <vt:i4>1441855</vt:i4>
      </vt:variant>
      <vt:variant>
        <vt:i4>14</vt:i4>
      </vt:variant>
      <vt:variant>
        <vt:i4>0</vt:i4>
      </vt:variant>
      <vt:variant>
        <vt:i4>5</vt:i4>
      </vt:variant>
      <vt:variant>
        <vt:lpwstr/>
      </vt:variant>
      <vt:variant>
        <vt:lpwstr>_Toc367133853</vt:lpwstr>
      </vt:variant>
      <vt:variant>
        <vt:i4>1441855</vt:i4>
      </vt:variant>
      <vt:variant>
        <vt:i4>8</vt:i4>
      </vt:variant>
      <vt:variant>
        <vt:i4>0</vt:i4>
      </vt:variant>
      <vt:variant>
        <vt:i4>5</vt:i4>
      </vt:variant>
      <vt:variant>
        <vt:lpwstr/>
      </vt:variant>
      <vt:variant>
        <vt:lpwstr>_Toc367133852</vt:lpwstr>
      </vt:variant>
      <vt:variant>
        <vt:i4>1441855</vt:i4>
      </vt:variant>
      <vt:variant>
        <vt:i4>2</vt:i4>
      </vt:variant>
      <vt:variant>
        <vt:i4>0</vt:i4>
      </vt:variant>
      <vt:variant>
        <vt:i4>5</vt:i4>
      </vt:variant>
      <vt:variant>
        <vt:lpwstr/>
      </vt:variant>
      <vt:variant>
        <vt:lpwstr>_Toc36713385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eja</dc:creator>
  <cp:keywords/>
  <dc:description/>
  <cp:lastModifiedBy>Microsoft Office User</cp:lastModifiedBy>
  <cp:revision>191</cp:revision>
  <cp:lastPrinted>2017-04-17T16:20:00Z</cp:lastPrinted>
  <dcterms:created xsi:type="dcterms:W3CDTF">2017-04-17T04:50:00Z</dcterms:created>
  <dcterms:modified xsi:type="dcterms:W3CDTF">2018-08-09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EghZmCk"/&gt;&lt;style id="http://www.zotero.org/styles/chicago-author-dat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nique User Id_1">
    <vt:lpwstr>dfe71f6b-a89a-3cf1-aaca-7b82d2fbadc6</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